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A5D9E8" w14:textId="77777777" w:rsidR="00764032" w:rsidRDefault="00764032" w:rsidP="00764032">
      <w:pPr>
        <w:spacing w:line="480" w:lineRule="auto"/>
        <w:rPr>
          <w:b/>
          <w:lang w:val="en-GB"/>
        </w:rPr>
      </w:pPr>
      <w:r>
        <w:rPr>
          <w:b/>
          <w:lang w:val="en-GB"/>
        </w:rPr>
        <w:t>Supplementary methods</w:t>
      </w:r>
      <w:bookmarkStart w:id="0" w:name="_GoBack"/>
      <w:bookmarkEnd w:id="0"/>
    </w:p>
    <w:p w14:paraId="0EA57F1D" w14:textId="77777777" w:rsidR="00764032" w:rsidRPr="00E32219" w:rsidRDefault="00764032" w:rsidP="00764032">
      <w:pPr>
        <w:spacing w:line="480" w:lineRule="auto"/>
        <w:rPr>
          <w:lang w:val="en-GB"/>
        </w:rPr>
      </w:pPr>
      <w:r>
        <w:rPr>
          <w:i/>
          <w:lang w:val="en-GB"/>
        </w:rPr>
        <w:t>Amplification and sequencing of HIV-1 and HIV-2 capsids</w:t>
      </w:r>
    </w:p>
    <w:p w14:paraId="7E0A2950" w14:textId="77777777" w:rsidR="00764032" w:rsidRDefault="00764032" w:rsidP="00764032">
      <w:pPr>
        <w:spacing w:line="480" w:lineRule="auto"/>
        <w:jc w:val="both"/>
        <w:outlineLvl w:val="2"/>
        <w:rPr>
          <w:rFonts w:ascii="Calibri" w:hAnsi="Calibri"/>
        </w:rPr>
      </w:pPr>
      <w:r>
        <w:rPr>
          <w:rFonts w:ascii="Calibri" w:hAnsi="Calibri" w:cs="Arial"/>
          <w:iCs/>
          <w:color w:val="231F20"/>
          <w:u w:val="single"/>
        </w:rPr>
        <w:t>HIV-1 capsid amplification:</w:t>
      </w:r>
      <w:r>
        <w:rPr>
          <w:rFonts w:ascii="Calibri" w:hAnsi="Calibri" w:cs="Arial"/>
          <w:iCs/>
          <w:color w:val="231F20"/>
        </w:rPr>
        <w:t xml:space="preserve"> V</w:t>
      </w:r>
      <w:r w:rsidRPr="002143AC">
        <w:rPr>
          <w:rFonts w:ascii="Calibri" w:hAnsi="Calibri" w:cs="Arial"/>
          <w:iCs/>
          <w:color w:val="231F20"/>
        </w:rPr>
        <w:t>iral RNA was extracted from 200</w:t>
      </w:r>
      <w:r w:rsidRPr="002143AC">
        <w:rPr>
          <w:rFonts w:ascii="Calibri" w:hAnsi="Calibri"/>
          <w:lang w:val="en-GB"/>
        </w:rPr>
        <w:t>μl of plasma using the QIAamp Ultrasens Viral RNA Extraction Kit (Qiagen) according to manufacturer’s instructions. First round RT-PCR was undertaken using the Titan one Tube System (Roche Applied Science) and primers MO42 (5’-</w:t>
      </w:r>
      <w:r w:rsidRPr="002143AC">
        <w:rPr>
          <w:rFonts w:ascii="Calibri" w:hAnsi="Calibri"/>
        </w:rPr>
        <w:t xml:space="preserve">TAGTATGGGCAAGCAGGGAG-3’) and MO44 (5’- TGCCAAAGAGTGATTTGAGGG-3’). Nested PCR was carried out using the first-round product and primers MO43 (5’-TGYGTRCATCAAARGATAGA-3’) and MO45 (5’-CCCCTTGYTGGAAGGCCA-3’). </w:t>
      </w:r>
      <w:r>
        <w:rPr>
          <w:rFonts w:ascii="Calibri" w:hAnsi="Calibri"/>
        </w:rPr>
        <w:t xml:space="preserve"> </w:t>
      </w:r>
    </w:p>
    <w:p w14:paraId="66DFE197" w14:textId="77777777" w:rsidR="00764032" w:rsidRDefault="00764032" w:rsidP="00764032">
      <w:pPr>
        <w:spacing w:line="480" w:lineRule="auto"/>
        <w:jc w:val="both"/>
        <w:outlineLvl w:val="2"/>
        <w:rPr>
          <w:rFonts w:ascii="Calibri" w:hAnsi="Calibri"/>
        </w:rPr>
      </w:pPr>
    </w:p>
    <w:p w14:paraId="35DE3DB1" w14:textId="35F8BAEF" w:rsidR="00764032" w:rsidRDefault="00764032" w:rsidP="00764032">
      <w:pPr>
        <w:spacing w:line="480" w:lineRule="auto"/>
        <w:jc w:val="both"/>
        <w:outlineLvl w:val="2"/>
        <w:rPr>
          <w:rFonts w:ascii="Calibri" w:hAnsi="Calibri"/>
        </w:rPr>
      </w:pPr>
      <w:r>
        <w:rPr>
          <w:rFonts w:ascii="Calibri" w:hAnsi="Calibri"/>
          <w:u w:val="single"/>
        </w:rPr>
        <w:t>HIV-1 and HIV-2 sequencing:</w:t>
      </w:r>
      <w:r>
        <w:rPr>
          <w:rFonts w:ascii="Calibri" w:hAnsi="Calibri"/>
        </w:rPr>
        <w:t xml:space="preserve"> </w:t>
      </w:r>
      <w:r w:rsidRPr="002143AC">
        <w:rPr>
          <w:rFonts w:ascii="Calibri" w:hAnsi="Calibri"/>
        </w:rPr>
        <w:t>All HIV-1 and HIV-2 capsids were sequenced by Macrogen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 ExcludeYear="1"&gt;&lt;Author&gt;http://www.macrogen.com&lt;/Author&gt;&lt;RecNum&gt;1877&lt;/RecNum&gt;&lt;DisplayText&gt;&lt;style face="superscript"&gt;[1]&lt;/style&gt;&lt;/DisplayText&gt;&lt;record&gt;&lt;rec-number&gt;1877&lt;/rec-number&gt;&lt;foreign-keys&gt;&lt;key app="EN" db-id="ar9rxvwdkd2xdkevsvjxdrxhtravxsp00zvr" timestamp="1292771899"&gt;1877&lt;/key&gt;&lt;/foreign-keys&gt;&lt;ref-type name="Web Page"&gt;12&lt;/ref-type&gt;&lt;contributors&gt;&lt;authors&gt;&lt;author&gt;http://www.macrogen.com&lt;/author&gt;&lt;/authors&gt;&lt;/contributors&gt;&lt;titles&gt;&lt;/titles&gt;&lt;dates&gt;&lt;/dates&gt;&lt;urls&gt;&lt;/urls&gt;&lt;/record&gt;&lt;/Cite&gt;&lt;/EndNote&gt;</w:instrText>
      </w:r>
      <w:r>
        <w:rPr>
          <w:rFonts w:ascii="Calibri" w:hAnsi="Calibri"/>
        </w:rPr>
        <w:fldChar w:fldCharType="separate"/>
      </w:r>
      <w:r w:rsidRPr="00A82B43">
        <w:rPr>
          <w:rFonts w:ascii="Calibri" w:hAnsi="Calibri"/>
          <w:noProof/>
          <w:vertAlign w:val="superscript"/>
        </w:rPr>
        <w:t>[1]</w:t>
      </w:r>
      <w:r>
        <w:rPr>
          <w:rFonts w:ascii="Calibri" w:hAnsi="Calibri"/>
        </w:rPr>
        <w:fldChar w:fldCharType="end"/>
      </w:r>
      <w:r w:rsidRPr="002143AC">
        <w:rPr>
          <w:rFonts w:ascii="Calibri" w:hAnsi="Calibri"/>
        </w:rPr>
        <w:t xml:space="preserve"> using the BigDye Terminator v3.1 cycle sequencing kit and an ABI3730XL sequencer.</w:t>
      </w:r>
      <w:r>
        <w:rPr>
          <w:rFonts w:ascii="Calibri" w:hAnsi="Calibri"/>
        </w:rPr>
        <w:t xml:space="preserve"> All new HIV-1 and HIV-2 sequences were submitted to GenBank under accession numbers </w:t>
      </w:r>
      <w:r w:rsidR="00263F63">
        <w:rPr>
          <w:rFonts w:ascii="Calibri" w:hAnsi="Calibri"/>
        </w:rPr>
        <w:t>MG604238 – MG604293</w:t>
      </w:r>
      <w:r w:rsidR="0066026F">
        <w:rPr>
          <w:rFonts w:ascii="Calibri" w:hAnsi="Calibri"/>
        </w:rPr>
        <w:t>.</w:t>
      </w:r>
    </w:p>
    <w:p w14:paraId="29F16EFE" w14:textId="77777777" w:rsidR="00764032" w:rsidRDefault="00764032" w:rsidP="00764032">
      <w:pPr>
        <w:spacing w:line="480" w:lineRule="auto"/>
        <w:jc w:val="both"/>
        <w:outlineLvl w:val="2"/>
        <w:rPr>
          <w:rFonts w:ascii="Calibri" w:hAnsi="Calibri"/>
        </w:rPr>
      </w:pPr>
    </w:p>
    <w:p w14:paraId="2E3BC8E3" w14:textId="77777777" w:rsidR="00764032" w:rsidRDefault="00764032" w:rsidP="00764032">
      <w:pPr>
        <w:spacing w:line="480" w:lineRule="auto"/>
        <w:jc w:val="both"/>
        <w:outlineLvl w:val="2"/>
        <w:rPr>
          <w:rFonts w:ascii="Calibri" w:hAnsi="Calibri"/>
          <w:i/>
        </w:rPr>
      </w:pPr>
      <w:r>
        <w:rPr>
          <w:rFonts w:ascii="Calibri" w:hAnsi="Calibri"/>
          <w:i/>
        </w:rPr>
        <w:t>Tests for codon selection:</w:t>
      </w:r>
    </w:p>
    <w:p w14:paraId="4696724C" w14:textId="77777777" w:rsidR="00764032" w:rsidRPr="00E32219" w:rsidRDefault="00764032" w:rsidP="00764032">
      <w:pPr>
        <w:spacing w:line="480" w:lineRule="auto"/>
        <w:jc w:val="both"/>
        <w:outlineLvl w:val="2"/>
        <w:rPr>
          <w:rFonts w:ascii="Calibri" w:hAnsi="Calibri" w:cs="Arial"/>
          <w:iCs/>
          <w:color w:val="231F20"/>
          <w:u w:val="single"/>
        </w:rPr>
      </w:pPr>
      <w:r w:rsidRPr="002143AC">
        <w:rPr>
          <w:rFonts w:ascii="Calibri" w:hAnsi="Calibri"/>
        </w:rPr>
        <w:t>Estimations were carried out using codon models of evolution selected by a genetic algorithm</w:t>
      </w:r>
      <w:r>
        <w:rPr>
          <w:rFonts w:ascii="Calibri" w:hAnsi="Calibri"/>
        </w:rPr>
        <w:t xml:space="preserve"> 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Delport&lt;/Author&gt;&lt;Year&gt;2010&lt;/Year&gt;&lt;RecNum&gt;1950&lt;/RecNum&gt;&lt;DisplayText&gt;&lt;style face="superscript"&gt;[2]&lt;/style&gt;&lt;/DisplayText&gt;&lt;record&gt;&lt;rec-number&gt;1950&lt;/rec-number&gt;&lt;foreign-keys&gt;&lt;key app="EN" db-id="ar9rxvwdkd2xdkevsvjxdrxhtravxsp00zvr" timestamp="1303743517"&gt;1950&lt;/key&gt;&lt;/foreign-keys&gt;&lt;ref-type name="Journal Article"&gt;17&lt;/ref-type&gt;&lt;contributors&gt;&lt;authors&gt;&lt;author&gt;Delport, W.&lt;/author&gt;&lt;author&gt;Scheffler, K.&lt;/author&gt;&lt;author&gt;Botha, G.&lt;/author&gt;&lt;author&gt;Gravenor, M. B.&lt;/author&gt;&lt;author&gt;Muse, S. V.&lt;/author&gt;&lt;author&gt;Kosakovsky Pond, S. L.&lt;/author&gt;&lt;/authors&gt;&lt;/contributors&gt;&lt;auth-address&gt;Department of Pathology, University of California, San Diego, La Jolla, California, United States of America.&lt;/auth-address&gt;&lt;titles&gt;&lt;title&gt;CodonTest: modeling amino acid substitution preferences in coding sequences&lt;/title&gt;&lt;secondary-title&gt;PLoS Comput Biol&lt;/secondary-title&gt;&lt;/titles&gt;&lt;periodical&gt;&lt;full-title&gt;PLoS Comput Biol&lt;/full-title&gt;&lt;/periodical&gt;&lt;volume&gt;6&lt;/volume&gt;&lt;number&gt;8&lt;/number&gt;&lt;edition&gt;2010/09/03&lt;/edition&gt;&lt;keywords&gt;&lt;keyword&gt;*Algorithms&lt;/keyword&gt;&lt;keyword&gt;Amino Acid Substitution/*genetics&lt;/keyword&gt;&lt;keyword&gt;*Codon&lt;/keyword&gt;&lt;keyword&gt;Computer Simulation&lt;/keyword&gt;&lt;keyword&gt;DNA-Directed DNA Polymerase/genetics&lt;/keyword&gt;&lt;keyword&gt;Evolution, Molecular&lt;/keyword&gt;&lt;keyword&gt;HIV-1/genetics&lt;/keyword&gt;&lt;keyword&gt;Hemagglutinins/genetics&lt;/keyword&gt;&lt;keyword&gt;Humans&lt;/keyword&gt;&lt;keyword&gt;Markov Chains&lt;/keyword&gt;&lt;keyword&gt;*Models, Genetic&lt;/keyword&gt;&lt;keyword&gt;Sequence Alignment&lt;/keyword&gt;&lt;/keywords&gt;&lt;dates&gt;&lt;year&gt;2010&lt;/year&gt;&lt;/dates&gt;&lt;isbn&gt;1553-7358 (Electronic)&amp;#xD;1553-734X (Linking)&lt;/isbn&gt;&lt;accession-num&gt;20808876&lt;/accession-num&gt;&lt;urls&gt;&lt;related-urls&gt;&lt;url&gt;http://www.ncbi.nlm.nih.gov/entrez/query.fcgi?cmd=Retrieve&amp;amp;db=PubMed&amp;amp;dopt=Citation&amp;amp;list_uids=20808876&lt;/url&gt;&lt;/related-urls&gt;&lt;/urls&gt;&lt;custom2&gt;2924240&lt;/custom2&gt;&lt;electronic-resource-num&gt;10.1371/journal.pcbi.1000885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A82B43">
        <w:rPr>
          <w:rFonts w:ascii="Calibri" w:hAnsi="Calibri"/>
          <w:noProof/>
          <w:vertAlign w:val="superscript"/>
        </w:rPr>
        <w:t>[2]</w:t>
      </w:r>
      <w:r>
        <w:rPr>
          <w:rFonts w:ascii="Calibri" w:hAnsi="Calibri"/>
        </w:rPr>
        <w:fldChar w:fldCharType="end"/>
      </w:r>
      <w:r w:rsidRPr="002143AC">
        <w:rPr>
          <w:rFonts w:ascii="Calibri" w:hAnsi="Calibri"/>
        </w:rPr>
        <w:t xml:space="preserve"> on the Datamonkey suite: the Hasegawa-Kishino-Yano 85 model for HIV-1 p24 and general-time reversible model for HIV-2 p26 sequences</w:t>
      </w:r>
      <w:r>
        <w:rPr>
          <w:rFonts w:ascii="Calibri" w:hAnsi="Calibri"/>
        </w:rPr>
        <w:t xml:space="preserve"> were selected by this algorithm as the best-fitting models for the two datasets</w:t>
      </w:r>
      <w:r w:rsidRPr="002143AC">
        <w:rPr>
          <w:rFonts w:ascii="Calibri" w:hAnsi="Calibri"/>
        </w:rPr>
        <w:t>. All alignments were tested for recombination using the GARD tool</w:t>
      </w:r>
      <w:r>
        <w:rPr>
          <w:rFonts w:ascii="Calibri" w:hAnsi="Calibri"/>
        </w:rPr>
        <w:t xml:space="preserve"> </w:t>
      </w: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CITE &lt;EndNote&gt;&lt;Cite&gt;&lt;Author&gt;Kosakovsky Pond&lt;/Author&gt;&lt;Year&gt;2006&lt;/Year&gt;&lt;RecNum&gt;1951&lt;/RecNum&gt;&lt;DisplayText&gt;&lt;style face="superscript"&gt;[3]&lt;/style&gt;&lt;/DisplayText&gt;&lt;record&gt;&lt;rec-number&gt;1951&lt;/rec-number&gt;&lt;foreign-keys&gt;&lt;key app="EN" db-id="ar9rxvwdkd2xdkevsvjxdrxhtravxsp00zvr" timestamp="1303743576"&gt;1951&lt;/key&gt;&lt;/foreign-keys&gt;&lt;ref-type name="Journal Article"&gt;17&lt;/ref-type&gt;&lt;contributors&gt;&lt;authors&gt;&lt;author&gt;Kosakovsky Pond, S. L.&lt;/author&gt;&lt;author&gt;Posada, D.&lt;/author&gt;&lt;author&gt;Gravenor, M. B.&lt;/author&gt;&lt;author&gt;Woelk, C. H.&lt;/author&gt;&lt;author&gt;Frost, S. D.&lt;/author&gt;&lt;/authors&gt;&lt;/contributors&gt;&lt;auth-address&gt;Department of Pathology, University of California San Diego, USA. spond@ucsd.edu&lt;/auth-address&gt;&lt;titles&gt;&lt;title&gt;Automated phylogenetic detection of recombination using a genetic algorithm&lt;/title&gt;&lt;secondary-title&gt;Mol Biol Evol&lt;/secondary-title&gt;&lt;/titles&gt;&lt;periodical&gt;&lt;full-title&gt;Mol Biol Evol&lt;/full-title&gt;&lt;/periodical&gt;&lt;pages&gt;1891-901&lt;/pages&gt;&lt;volume&gt;23&lt;/volume&gt;&lt;number&gt;10&lt;/number&gt;&lt;edition&gt;2006/07/05&lt;/edition&gt;&lt;keywords&gt;&lt;keyword&gt;*Algorithms&lt;/keyword&gt;&lt;keyword&gt;Computer Simulation&lt;/keyword&gt;&lt;keyword&gt;Evolution, Molecular&lt;/keyword&gt;&lt;keyword&gt;HIV-1/genetics&lt;/keyword&gt;&lt;keyword&gt;*Models, Genetic&lt;/keyword&gt;&lt;keyword&gt;*Phylogeny&lt;/keyword&gt;&lt;keyword&gt;*Recombination, Genetic&lt;/keyword&gt;&lt;keyword&gt;Selection, Genetic&lt;/keyword&gt;&lt;keyword&gt;Sequence Alignment/statistics &amp;amp; numerical data&lt;/keyword&gt;&lt;keyword&gt;Software&lt;/keyword&gt;&lt;/keywords&gt;&lt;dates&gt;&lt;year&gt;2006&lt;/year&gt;&lt;pub-dates&gt;&lt;date&gt;Oct&lt;/date&gt;&lt;/pub-dates&gt;&lt;/dates&gt;&lt;isbn&gt;0737-4038 (Print)&amp;#xD;0737-4038 (Linking)&lt;/isbn&gt;&lt;accession-num&gt;16818476&lt;/accession-num&gt;&lt;urls&gt;&lt;related-urls&gt;&lt;url&gt;http://www.ncbi.nlm.nih.gov/entrez/query.fcgi?cmd=Retrieve&amp;amp;db=PubMed&amp;amp;dopt=Citation&amp;amp;list_uids=16818476&lt;/url&gt;&lt;/related-urls&gt;&lt;/urls&gt;&lt;electronic-resource-num&gt;msl051 [pii]&amp;#xD;10.1093/molbev/msl051&lt;/electronic-resource-num&gt;&lt;language&gt;eng&lt;/language&gt;&lt;/record&gt;&lt;/Cite&gt;&lt;/EndNote&gt;</w:instrText>
      </w:r>
      <w:r>
        <w:rPr>
          <w:rFonts w:ascii="Calibri" w:hAnsi="Calibri"/>
        </w:rPr>
        <w:fldChar w:fldCharType="separate"/>
      </w:r>
      <w:r w:rsidRPr="00A82B43">
        <w:rPr>
          <w:rFonts w:ascii="Calibri" w:hAnsi="Calibri"/>
          <w:noProof/>
          <w:vertAlign w:val="superscript"/>
        </w:rPr>
        <w:t>[3]</w:t>
      </w:r>
      <w:r>
        <w:rPr>
          <w:rFonts w:ascii="Calibri" w:hAnsi="Calibri"/>
        </w:rPr>
        <w:fldChar w:fldCharType="end"/>
      </w:r>
      <w:r w:rsidRPr="002143AC">
        <w:rPr>
          <w:rFonts w:ascii="Calibri" w:hAnsi="Calibri"/>
        </w:rPr>
        <w:t>. A single recombination breakpoint in each of the HIV-1 and HIV-2 alignments w</w:t>
      </w:r>
      <w:r>
        <w:rPr>
          <w:rFonts w:ascii="Calibri" w:hAnsi="Calibri"/>
        </w:rPr>
        <w:t>as</w:t>
      </w:r>
      <w:r w:rsidRPr="002143AC">
        <w:rPr>
          <w:rFonts w:ascii="Calibri" w:hAnsi="Calibri"/>
        </w:rPr>
        <w:t xml:space="preserve"> identified and therefore multiple partition datasets </w:t>
      </w:r>
      <w:r>
        <w:rPr>
          <w:rFonts w:ascii="Calibri" w:hAnsi="Calibri"/>
        </w:rPr>
        <w:t xml:space="preserve">were </w:t>
      </w:r>
      <w:r w:rsidRPr="002143AC">
        <w:rPr>
          <w:rFonts w:ascii="Calibri" w:hAnsi="Calibri"/>
        </w:rPr>
        <w:t>used for all analyses of selection.</w:t>
      </w:r>
    </w:p>
    <w:p w14:paraId="14ABB28A" w14:textId="77777777" w:rsidR="00764032" w:rsidRPr="002143AC" w:rsidRDefault="00764032" w:rsidP="00764032">
      <w:pPr>
        <w:spacing w:line="480" w:lineRule="auto"/>
        <w:jc w:val="both"/>
        <w:outlineLvl w:val="2"/>
        <w:rPr>
          <w:rFonts w:ascii="Calibri" w:hAnsi="Calibri" w:cs="Arial"/>
          <w:iCs/>
          <w:color w:val="231F20"/>
        </w:rPr>
      </w:pPr>
    </w:p>
    <w:p w14:paraId="19ED2550" w14:textId="77777777" w:rsidR="00764032" w:rsidRPr="002143AC" w:rsidRDefault="00764032" w:rsidP="00764032">
      <w:pPr>
        <w:spacing w:line="480" w:lineRule="auto"/>
        <w:jc w:val="both"/>
        <w:outlineLvl w:val="2"/>
        <w:rPr>
          <w:rFonts w:ascii="Calibri" w:hAnsi="Calibri"/>
          <w:i/>
        </w:rPr>
      </w:pPr>
      <w:r w:rsidRPr="002143AC">
        <w:rPr>
          <w:rFonts w:ascii="Calibri" w:hAnsi="Calibri" w:cs="Arial"/>
          <w:i/>
          <w:iCs/>
          <w:color w:val="231F20"/>
        </w:rPr>
        <w:t>IFN-</w:t>
      </w:r>
      <w:r w:rsidRPr="002143AC">
        <w:rPr>
          <w:rFonts w:ascii="Calibri" w:hAnsi="Calibri"/>
        </w:rPr>
        <w:sym w:font="Symbol" w:char="0067"/>
      </w:r>
      <w:r w:rsidRPr="002143AC">
        <w:rPr>
          <w:rFonts w:ascii="Calibri" w:hAnsi="Calibri"/>
        </w:rPr>
        <w:t xml:space="preserve"> </w:t>
      </w:r>
      <w:r w:rsidRPr="002143AC">
        <w:rPr>
          <w:rFonts w:ascii="Calibri" w:hAnsi="Calibri"/>
          <w:i/>
        </w:rPr>
        <w:t>ELISpot</w:t>
      </w:r>
    </w:p>
    <w:p w14:paraId="39BD24FC" w14:textId="77777777" w:rsidR="00764032" w:rsidRPr="002143AC" w:rsidRDefault="00764032" w:rsidP="00764032">
      <w:pPr>
        <w:spacing w:line="480" w:lineRule="auto"/>
        <w:jc w:val="both"/>
        <w:rPr>
          <w:rFonts w:ascii="Calibri" w:hAnsi="Calibri" w:cs="Arial"/>
        </w:rPr>
      </w:pPr>
      <w:r w:rsidRPr="002143AC">
        <w:rPr>
          <w:rFonts w:ascii="Calibri" w:hAnsi="Calibri" w:cs="Arial"/>
        </w:rPr>
        <w:t>10</w:t>
      </w:r>
      <w:r w:rsidRPr="002143AC">
        <w:rPr>
          <w:rFonts w:ascii="Calibri" w:hAnsi="Calibri" w:cs="Arial"/>
          <w:vertAlign w:val="superscript"/>
        </w:rPr>
        <w:t>5</w:t>
      </w:r>
      <w:r w:rsidRPr="002143AC">
        <w:rPr>
          <w:rFonts w:ascii="Calibri" w:hAnsi="Calibri" w:cs="Arial"/>
        </w:rPr>
        <w:t xml:space="preserve"> PBMCs were added per well of a 96-well MultiScreen filter plate (Millipore) coated with 15μg/ml of anti-IFN-</w:t>
      </w:r>
      <w:r w:rsidRPr="002143AC">
        <w:rPr>
          <w:rFonts w:ascii="Calibri" w:hAnsi="Calibri"/>
        </w:rPr>
        <w:sym w:font="Symbol" w:char="0067"/>
      </w:r>
      <w:r w:rsidRPr="002143AC">
        <w:rPr>
          <w:rFonts w:ascii="Calibri" w:hAnsi="Calibri" w:cs="Arial"/>
        </w:rPr>
        <w:t xml:space="preserve"> monoclonal antibody (1-DIK, MABTECH).  Cells were stimulated for 16 hours at </w:t>
      </w:r>
      <w:r w:rsidRPr="002143AC">
        <w:rPr>
          <w:rFonts w:ascii="Calibri" w:hAnsi="Calibri" w:cs="Arial"/>
          <w:color w:val="231F20"/>
        </w:rPr>
        <w:t>37˚C, 5% CO</w:t>
      </w:r>
      <w:r w:rsidRPr="002143AC">
        <w:rPr>
          <w:rFonts w:ascii="Calibri" w:hAnsi="Calibri" w:cs="Arial"/>
          <w:color w:val="231F20"/>
          <w:vertAlign w:val="subscript"/>
        </w:rPr>
        <w:t>2</w:t>
      </w:r>
      <w:r w:rsidRPr="002143AC">
        <w:rPr>
          <w:rFonts w:ascii="Calibri" w:hAnsi="Calibri" w:cs="Arial"/>
        </w:rPr>
        <w:t xml:space="preserve"> with </w:t>
      </w:r>
      <w:r w:rsidRPr="002143AC">
        <w:rPr>
          <w:rFonts w:ascii="Calibri" w:hAnsi="Calibri" w:cs="Arial"/>
          <w:color w:val="231F20"/>
        </w:rPr>
        <w:t xml:space="preserve">wild type </w:t>
      </w:r>
      <w:r>
        <w:rPr>
          <w:rFonts w:ascii="Calibri" w:hAnsi="Calibri" w:cs="Arial"/>
          <w:color w:val="231F20"/>
        </w:rPr>
        <w:t xml:space="preserve">or variant </w:t>
      </w:r>
      <w:r w:rsidRPr="002143AC">
        <w:rPr>
          <w:rFonts w:ascii="Calibri" w:hAnsi="Calibri" w:cs="Arial"/>
          <w:color w:val="231F20"/>
        </w:rPr>
        <w:t>e</w:t>
      </w:r>
      <w:r>
        <w:rPr>
          <w:rFonts w:ascii="Calibri" w:hAnsi="Calibri" w:cs="Arial"/>
          <w:color w:val="231F20"/>
        </w:rPr>
        <w:t xml:space="preserve">pitopes </w:t>
      </w:r>
      <w:r w:rsidRPr="002143AC">
        <w:rPr>
          <w:rFonts w:ascii="Calibri" w:hAnsi="Calibri" w:cs="Arial"/>
          <w:color w:val="231F20"/>
        </w:rPr>
        <w:t xml:space="preserve">at a final concentration of 2µg/ml. </w:t>
      </w:r>
      <w:r w:rsidRPr="002143AC">
        <w:rPr>
          <w:rFonts w:ascii="Calibri" w:hAnsi="Calibri" w:cs="Arial"/>
        </w:rPr>
        <w:t xml:space="preserve">Mean spot </w:t>
      </w:r>
      <w:r w:rsidRPr="002143AC">
        <w:rPr>
          <w:rFonts w:ascii="Calibri" w:hAnsi="Calibri" w:cs="Arial"/>
        </w:rPr>
        <w:lastRenderedPageBreak/>
        <w:t>values of negative control wells were subtracted from the positive wells and results were expressed as spot-forming units (SFU) per 10</w:t>
      </w:r>
      <w:r w:rsidRPr="002143AC">
        <w:rPr>
          <w:rFonts w:ascii="Calibri" w:hAnsi="Calibri" w:cs="Arial"/>
          <w:vertAlign w:val="superscript"/>
        </w:rPr>
        <w:t xml:space="preserve">6 </w:t>
      </w:r>
      <w:r w:rsidRPr="002143AC">
        <w:rPr>
          <w:rFonts w:ascii="Calibri" w:hAnsi="Calibri" w:cs="Arial"/>
        </w:rPr>
        <w:t>PBMC.  Responses were classified as positive if &gt;3 times the mean of negative control wells and &gt;50 SFU/10</w:t>
      </w:r>
      <w:r w:rsidRPr="002143AC">
        <w:rPr>
          <w:rFonts w:ascii="Calibri" w:hAnsi="Calibri" w:cs="Arial"/>
          <w:vertAlign w:val="superscript"/>
        </w:rPr>
        <w:t>6</w:t>
      </w:r>
      <w:r w:rsidRPr="002143AC">
        <w:rPr>
          <w:rFonts w:ascii="Calibri" w:hAnsi="Calibri" w:cs="Arial"/>
        </w:rPr>
        <w:t xml:space="preserve"> PBMC</w:t>
      </w:r>
      <w:r>
        <w:rPr>
          <w:rFonts w:ascii="Calibri" w:hAnsi="Calibri" w:cs="Arial"/>
        </w:rPr>
        <w:t xml:space="preserve"> </w:t>
      </w:r>
      <w:r>
        <w:rPr>
          <w:rFonts w:ascii="Calibri" w:hAnsi="Calibri" w:cs="Arial"/>
        </w:rPr>
        <w:fldChar w:fldCharType="begin">
          <w:fldData xml:space="preserve">PEVuZE5vdGU+PENpdGU+PEF1dGhvcj5BZGRvPC9BdXRob3I+PFllYXI+MjAwMzwvWWVhcj48UmVj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</w:fldData>
        </w:fldChar>
      </w:r>
      <w:r>
        <w:rPr>
          <w:rFonts w:ascii="Calibri" w:hAnsi="Calibri" w:cs="Arial"/>
        </w:rPr>
        <w:instrText xml:space="preserve"> ADDIN EN.CITE </w:instrText>
      </w:r>
      <w:r>
        <w:rPr>
          <w:rFonts w:ascii="Calibri" w:hAnsi="Calibri" w:cs="Arial"/>
        </w:rPr>
        <w:fldChar w:fldCharType="begin">
          <w:fldData xml:space="preserve">PEVuZE5vdGU+PENpdGU+PEF1dGhvcj5BZGRvPC9BdXRob3I+PFllYXI+MjAwMzwvWWVhcj48UmVj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</w:fldData>
        </w:fldChar>
      </w:r>
      <w:r>
        <w:rPr>
          <w:rFonts w:ascii="Calibri" w:hAnsi="Calibri" w:cs="Arial"/>
        </w:rPr>
        <w:instrText xml:space="preserve"> ADDIN EN.CITE.DATA </w:instrText>
      </w:r>
      <w:r>
        <w:rPr>
          <w:rFonts w:ascii="Calibri" w:hAnsi="Calibri" w:cs="Arial"/>
        </w:rPr>
      </w:r>
      <w:r>
        <w:rPr>
          <w:rFonts w:ascii="Calibri" w:hAnsi="Calibri" w:cs="Arial"/>
        </w:rPr>
        <w:fldChar w:fldCharType="end"/>
      </w:r>
      <w:r>
        <w:rPr>
          <w:rFonts w:ascii="Calibri" w:hAnsi="Calibri" w:cs="Arial"/>
        </w:rPr>
      </w:r>
      <w:r>
        <w:rPr>
          <w:rFonts w:ascii="Calibri" w:hAnsi="Calibri" w:cs="Arial"/>
        </w:rPr>
        <w:fldChar w:fldCharType="separate"/>
      </w:r>
      <w:r w:rsidRPr="00A82B43">
        <w:rPr>
          <w:rFonts w:ascii="Calibri" w:hAnsi="Calibri" w:cs="Arial"/>
          <w:noProof/>
          <w:vertAlign w:val="superscript"/>
        </w:rPr>
        <w:t>[4]</w:t>
      </w:r>
      <w:r>
        <w:rPr>
          <w:rFonts w:ascii="Calibri" w:hAnsi="Calibri" w:cs="Arial"/>
        </w:rPr>
        <w:fldChar w:fldCharType="end"/>
      </w:r>
      <w:r w:rsidRPr="002143AC">
        <w:rPr>
          <w:rFonts w:ascii="Calibri" w:hAnsi="Calibri" w:cs="Arial"/>
        </w:rPr>
        <w:t>.</w:t>
      </w:r>
    </w:p>
    <w:p w14:paraId="09BBC0B9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02DD347B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7B32F9CB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2840B6DC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55B3CB32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6D871C9F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7361E955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0E415F89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7CFAD5C5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3DE7DFF3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03875103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793B8A7F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7C3D22FE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50746A07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1D145CD8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313A9D31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30AD28A9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7DFD9649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047B65E2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0D005038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601221E6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32AB5F2E" w14:textId="77777777" w:rsidR="00764032" w:rsidRDefault="00764032" w:rsidP="00DA2DE6">
      <w:pPr>
        <w:spacing w:line="480" w:lineRule="auto"/>
        <w:ind w:left="-720"/>
        <w:rPr>
          <w:rFonts w:cs="Times New Roman"/>
          <w:b/>
        </w:rPr>
      </w:pPr>
    </w:p>
    <w:p w14:paraId="0136FE4A" w14:textId="77777777" w:rsidR="00DA2DE6" w:rsidRPr="00542FD3" w:rsidRDefault="00DA2DE6" w:rsidP="00DA2DE6">
      <w:pPr>
        <w:spacing w:line="480" w:lineRule="auto"/>
        <w:ind w:left="-720"/>
        <w:rPr>
          <w:rFonts w:cs="Times New Roman"/>
        </w:rPr>
      </w:pPr>
      <w:r w:rsidRPr="00542FD3">
        <w:rPr>
          <w:rFonts w:cs="Times New Roman"/>
          <w:b/>
        </w:rPr>
        <w:t xml:space="preserve">Supplementary Table 1. Amino acid positions under significant </w:t>
      </w:r>
      <w:r>
        <w:rPr>
          <w:rFonts w:cs="Times New Roman"/>
          <w:b/>
        </w:rPr>
        <w:t>positive selective pressure</w:t>
      </w:r>
      <w:r w:rsidRPr="00542FD3">
        <w:rPr>
          <w:rFonts w:cs="Times New Roman"/>
          <w:b/>
        </w:rPr>
        <w:t xml:space="preserve"> in the HIV-2 and HIV-1 capsid.</w:t>
      </w:r>
      <w:r>
        <w:rPr>
          <w:rFonts w:cs="Times New Roman"/>
          <w:b/>
        </w:rPr>
        <w:t xml:space="preserve"> </w:t>
      </w:r>
      <w:r>
        <w:rPr>
          <w:rFonts w:cs="Times New Roman"/>
        </w:rPr>
        <w:t xml:space="preserve">Numbering based on HXB2 </w:t>
      </w:r>
      <w:r>
        <w:rPr>
          <w:lang w:val="en-GB"/>
        </w:rPr>
        <w:t>(M15390)</w:t>
      </w:r>
      <w:r>
        <w:rPr>
          <w:rFonts w:cs="Times New Roman"/>
        </w:rPr>
        <w:t xml:space="preserve"> and ROD (K03455) Gag positions. Only codons identified as significant sites by all algorithms run for each dataset are shown below.</w:t>
      </w:r>
    </w:p>
    <w:tbl>
      <w:tblPr>
        <w:tblpPr w:leftFromText="180" w:rightFromText="180" w:vertAnchor="text" w:horzAnchor="page" w:tblpX="610" w:tblpY="201"/>
        <w:tblW w:w="9812" w:type="dxa"/>
        <w:tblLayout w:type="fixed"/>
        <w:tblLook w:val="04A0" w:firstRow="1" w:lastRow="0" w:firstColumn="1" w:lastColumn="0" w:noHBand="0" w:noVBand="1"/>
      </w:tblPr>
      <w:tblGrid>
        <w:gridCol w:w="812"/>
        <w:gridCol w:w="900"/>
        <w:gridCol w:w="1080"/>
        <w:gridCol w:w="1350"/>
        <w:gridCol w:w="1170"/>
        <w:gridCol w:w="4500"/>
      </w:tblGrid>
      <w:tr w:rsidR="00DA2DE6" w:rsidRPr="00542FD3" w14:paraId="3D011BDA" w14:textId="77777777" w:rsidTr="004D523F">
        <w:trPr>
          <w:trHeight w:val="300"/>
        </w:trPr>
        <w:tc>
          <w:tcPr>
            <w:tcW w:w="8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611DC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A7E883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Codo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8FA262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AF5482">
              <w:rPr>
                <w:rFonts w:eastAsia="Times New Roman" w:cs="Times New Roman"/>
                <w:i/>
                <w:color w:val="000000"/>
                <w:lang w:val="en-GB"/>
              </w:rPr>
              <w:t>dN-dS</w:t>
            </w:r>
            <w:r>
              <w:rPr>
                <w:rFonts w:eastAsia="Times New Roman" w:cs="Times New Roman"/>
                <w:color w:val="000000"/>
                <w:lang w:val="en-GB"/>
              </w:rPr>
              <w:t>*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557DAB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 xml:space="preserve">Normalized </w:t>
            </w:r>
            <w:r w:rsidRPr="00AF5482">
              <w:rPr>
                <w:rFonts w:eastAsia="Times New Roman" w:cs="Times New Roman"/>
                <w:i/>
                <w:color w:val="000000"/>
                <w:lang w:val="en-GB"/>
              </w:rPr>
              <w:t>dN-dS</w:t>
            </w:r>
            <w:r>
              <w:rPr>
                <w:rFonts w:eastAsia="Times New Roman" w:cs="Times New Roman"/>
                <w:color w:val="000000"/>
                <w:lang w:val="en-GB"/>
              </w:rPr>
              <w:t>*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C2CA75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i/>
                <w:iCs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i/>
                <w:iCs/>
                <w:color w:val="000000"/>
                <w:lang w:val="en-GB"/>
              </w:rPr>
              <w:t xml:space="preserve">P </w:t>
            </w:r>
            <w:r w:rsidRPr="00542FD3">
              <w:rPr>
                <w:rFonts w:eastAsia="Times New Roman" w:cs="Times New Roman"/>
                <w:color w:val="000000"/>
                <w:lang w:val="en-GB"/>
              </w:rPr>
              <w:t>value</w:t>
            </w:r>
            <w:r>
              <w:rPr>
                <w:rFonts w:eastAsia="Times New Roman" w:cs="Times New Roman"/>
                <w:color w:val="000000"/>
                <w:lang w:val="en-GB"/>
              </w:rPr>
              <w:t>*</w:t>
            </w:r>
          </w:p>
        </w:tc>
        <w:tc>
          <w:tcPr>
            <w:tcW w:w="4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DD354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Amino acid (frequency)</w:t>
            </w:r>
            <w:r>
              <w:rPr>
                <w:rFonts w:eastAsia="Times New Roman" w:cs="Times New Roman"/>
                <w:color w:val="000000"/>
                <w:lang w:val="en-GB"/>
              </w:rPr>
              <w:t>^</w:t>
            </w:r>
          </w:p>
        </w:tc>
      </w:tr>
      <w:tr w:rsidR="00DA2DE6" w:rsidRPr="00542FD3" w14:paraId="10098BA1" w14:textId="77777777" w:rsidTr="004D523F">
        <w:trPr>
          <w:trHeight w:val="368"/>
        </w:trPr>
        <w:tc>
          <w:tcPr>
            <w:tcW w:w="81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647F8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HIV-2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3E3C4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>
              <w:rPr>
                <w:rFonts w:eastAsia="Times New Roman" w:cs="Times New Roman"/>
                <w:color w:val="000000"/>
                <w:lang w:val="en-GB"/>
              </w:rPr>
              <w:t>254</w:t>
            </w:r>
            <w:r w:rsidRPr="00542FD3">
              <w:rPr>
                <w:rFonts w:eastAsia="Times New Roman" w:cs="Times New Roman"/>
                <w:color w:val="000000"/>
                <w:lang w:val="en-GB"/>
              </w:rPr>
              <w:t xml:space="preserve"> 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5949F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5.28382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35701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2.0198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D8088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00359</w:t>
            </w:r>
          </w:p>
        </w:tc>
        <w:tc>
          <w:tcPr>
            <w:tcW w:w="45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8999B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A (0.56), P (0.37), Q (0.06), G (0.01)</w:t>
            </w:r>
          </w:p>
        </w:tc>
      </w:tr>
      <w:tr w:rsidR="00DA2DE6" w:rsidRPr="00542FD3" w14:paraId="48CDA3E5" w14:textId="77777777" w:rsidTr="004D523F">
        <w:trPr>
          <w:trHeight w:val="459"/>
        </w:trPr>
        <w:tc>
          <w:tcPr>
            <w:tcW w:w="8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3E5B6E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670CA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31</w:t>
            </w:r>
            <w:r>
              <w:rPr>
                <w:rFonts w:eastAsia="Times New Roman" w:cs="Times New Roman"/>
                <w:color w:val="000000"/>
                <w:lang w:val="en-GB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1C974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6.0603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A3957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1.9163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7C0B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00196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1B01A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P (0.64), A (0.32), S (0.02), V (0.01), Q (0.01)</w:t>
            </w:r>
          </w:p>
        </w:tc>
      </w:tr>
      <w:tr w:rsidR="00DA2DE6" w:rsidRPr="00542FD3" w14:paraId="10186916" w14:textId="77777777" w:rsidTr="004D523F">
        <w:trPr>
          <w:trHeight w:val="300"/>
        </w:trPr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1568DA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6432D0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FE1134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E6E835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671DD0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EF5EE6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</w:tr>
      <w:tr w:rsidR="00DA2DE6" w:rsidRPr="00542FD3" w14:paraId="6936210B" w14:textId="77777777" w:rsidTr="00AF5482">
        <w:trPr>
          <w:trHeight w:val="331"/>
        </w:trPr>
        <w:tc>
          <w:tcPr>
            <w:tcW w:w="81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4366F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HIV-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90A42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143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B7262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5.16769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FCE94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4.68744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04C75A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05756</w:t>
            </w:r>
          </w:p>
        </w:tc>
        <w:tc>
          <w:tcPr>
            <w:tcW w:w="45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09B63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V (0.62), T (0.25), I (.13)</w:t>
            </w:r>
          </w:p>
        </w:tc>
      </w:tr>
      <w:tr w:rsidR="00DA2DE6" w:rsidRPr="00542FD3" w14:paraId="08FB582B" w14:textId="77777777" w:rsidTr="004D523F">
        <w:trPr>
          <w:trHeight w:val="300"/>
        </w:trPr>
        <w:tc>
          <w:tcPr>
            <w:tcW w:w="8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9E9B68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CBAA6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 xml:space="preserve"> 14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1524A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5.1298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EAE83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4.653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0991F6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03425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150F4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S (0.6), P (0.31), A (0.09)</w:t>
            </w:r>
          </w:p>
        </w:tc>
      </w:tr>
      <w:tr w:rsidR="00DA2DE6" w:rsidRPr="00542FD3" w14:paraId="57D1CFB7" w14:textId="77777777" w:rsidTr="004D523F">
        <w:trPr>
          <w:trHeight w:val="400"/>
        </w:trPr>
        <w:tc>
          <w:tcPr>
            <w:tcW w:w="8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720D97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01487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17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03B23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3.568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097B1D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3.237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4F9BA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20393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D2784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T (0.58), S (0.4), A (0.02)</w:t>
            </w:r>
          </w:p>
        </w:tc>
      </w:tr>
      <w:tr w:rsidR="00DA2DE6" w:rsidRPr="00542FD3" w14:paraId="243BF710" w14:textId="77777777" w:rsidTr="004D523F">
        <w:trPr>
          <w:trHeight w:val="310"/>
        </w:trPr>
        <w:tc>
          <w:tcPr>
            <w:tcW w:w="8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1A7460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F58FF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2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60B79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7.083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2FCD2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6.425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89D24B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00612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53E19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V (0.56), T (0.29), I (0.09), Q (0.02), L (0.02), A (0.02)</w:t>
            </w:r>
          </w:p>
        </w:tc>
      </w:tr>
      <w:tr w:rsidR="00DA2DE6" w:rsidRPr="00542FD3" w14:paraId="29EA9C55" w14:textId="77777777" w:rsidTr="004D523F">
        <w:trPr>
          <w:trHeight w:val="300"/>
        </w:trPr>
        <w:tc>
          <w:tcPr>
            <w:tcW w:w="812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2B81E5B6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63E7D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242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8088E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4.60437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D5D0830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4.17647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50FFE72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07989</w:t>
            </w:r>
          </w:p>
        </w:tc>
        <w:tc>
          <w:tcPr>
            <w:tcW w:w="4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10932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T (0.71), N (0.16)</w:t>
            </w:r>
          </w:p>
        </w:tc>
      </w:tr>
      <w:tr w:rsidR="00DA2DE6" w:rsidRPr="00542FD3" w14:paraId="3695492E" w14:textId="77777777" w:rsidTr="004D523F">
        <w:trPr>
          <w:trHeight w:val="300"/>
        </w:trPr>
        <w:tc>
          <w:tcPr>
            <w:tcW w:w="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C2233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38D6A5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3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8F42CB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7.119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B025132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5.5706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2F1B0C5" w14:textId="77777777" w:rsidR="00DA2DE6" w:rsidRPr="00542FD3" w:rsidRDefault="00DA2DE6" w:rsidP="004D523F">
            <w:pPr>
              <w:jc w:val="center"/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0.014335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176BF3" w14:textId="77777777" w:rsidR="00DA2DE6" w:rsidRPr="00542FD3" w:rsidRDefault="00DA2DE6" w:rsidP="004D523F">
            <w:pPr>
              <w:rPr>
                <w:rFonts w:eastAsia="Times New Roman" w:cs="Times New Roman"/>
                <w:color w:val="000000"/>
                <w:lang w:val="en-GB"/>
              </w:rPr>
            </w:pPr>
            <w:r w:rsidRPr="00542FD3">
              <w:rPr>
                <w:rFonts w:eastAsia="Times New Roman" w:cs="Times New Roman"/>
                <w:color w:val="000000"/>
                <w:lang w:val="en-GB"/>
              </w:rPr>
              <w:t>T (0.6), S (0.27), A (0.09), G (0.02), N (0.02)</w:t>
            </w:r>
          </w:p>
        </w:tc>
      </w:tr>
    </w:tbl>
    <w:p w14:paraId="2B722A48" w14:textId="77777777" w:rsidR="00DA2DE6" w:rsidRDefault="00DA2DE6" w:rsidP="00DA2DE6">
      <w:pPr>
        <w:spacing w:line="480" w:lineRule="auto"/>
        <w:rPr>
          <w:color w:val="000000"/>
        </w:rPr>
      </w:pPr>
    </w:p>
    <w:p w14:paraId="55CCE146" w14:textId="77777777" w:rsidR="00DA2DE6" w:rsidRPr="002A1D8D" w:rsidRDefault="00DA2DE6" w:rsidP="00DA2DE6">
      <w:pPr>
        <w:spacing w:line="480" w:lineRule="auto"/>
        <w:rPr>
          <w:color w:val="000000"/>
        </w:rPr>
      </w:pPr>
      <w:r w:rsidRPr="002A1D8D">
        <w:rPr>
          <w:color w:val="000000"/>
        </w:rPr>
        <w:t>* Value from SLAC algorithm analysis</w:t>
      </w:r>
    </w:p>
    <w:p w14:paraId="2FEB2175" w14:textId="77777777" w:rsidR="00DA2DE6" w:rsidRPr="002A1D8D" w:rsidRDefault="00DA2DE6" w:rsidP="00DA2DE6">
      <w:pPr>
        <w:spacing w:line="480" w:lineRule="auto"/>
        <w:rPr>
          <w:color w:val="000000"/>
        </w:rPr>
      </w:pPr>
      <w:r w:rsidRPr="002A1D8D">
        <w:rPr>
          <w:color w:val="000000"/>
        </w:rPr>
        <w:t>^ in n = 55 HIV-1 and n = 86 HIV-2 sequences</w:t>
      </w:r>
    </w:p>
    <w:p w14:paraId="6A6F55FA" w14:textId="77777777" w:rsidR="00DA2DE6" w:rsidRDefault="00DA2DE6" w:rsidP="00DA2DE6">
      <w:pPr>
        <w:rPr>
          <w:rFonts w:ascii="Calibri" w:hAnsi="Calibri"/>
          <w:color w:val="000000"/>
        </w:rPr>
      </w:pPr>
    </w:p>
    <w:p w14:paraId="4C4234CE" w14:textId="77777777" w:rsidR="00DA2DE6" w:rsidRDefault="00DA2DE6" w:rsidP="00DA2DE6">
      <w:pPr>
        <w:ind w:left="-180"/>
        <w:rPr>
          <w:b/>
          <w:lang w:val="en-GB"/>
        </w:rPr>
      </w:pPr>
    </w:p>
    <w:p w14:paraId="22F0ACA3" w14:textId="77777777" w:rsidR="00DA2DE6" w:rsidRDefault="00DA2DE6" w:rsidP="00DA2DE6">
      <w:pPr>
        <w:ind w:left="-180"/>
        <w:rPr>
          <w:b/>
          <w:lang w:val="en-GB"/>
        </w:rPr>
      </w:pPr>
    </w:p>
    <w:p w14:paraId="061BAEFA" w14:textId="77777777" w:rsidR="00DA2DE6" w:rsidRDefault="00DA2DE6" w:rsidP="00DA2DE6">
      <w:pPr>
        <w:ind w:left="-180"/>
        <w:rPr>
          <w:b/>
          <w:lang w:val="en-GB"/>
        </w:rPr>
      </w:pPr>
    </w:p>
    <w:p w14:paraId="6F14646A" w14:textId="77777777" w:rsidR="00DA2DE6" w:rsidRDefault="00DA2DE6" w:rsidP="00DA2DE6">
      <w:pPr>
        <w:ind w:left="-180"/>
        <w:rPr>
          <w:b/>
          <w:lang w:val="en-GB"/>
        </w:rPr>
      </w:pPr>
    </w:p>
    <w:p w14:paraId="7C5D2E2A" w14:textId="77777777" w:rsidR="00DA2DE6" w:rsidRDefault="00DA2DE6" w:rsidP="00DA2DE6">
      <w:pPr>
        <w:ind w:left="-180"/>
        <w:rPr>
          <w:b/>
          <w:lang w:val="en-GB"/>
        </w:rPr>
      </w:pPr>
    </w:p>
    <w:p w14:paraId="1DC1049C" w14:textId="77777777" w:rsidR="00DA2DE6" w:rsidRDefault="00DA2DE6" w:rsidP="00DA2DE6">
      <w:pPr>
        <w:ind w:left="-180"/>
        <w:rPr>
          <w:b/>
          <w:lang w:val="en-GB"/>
        </w:rPr>
      </w:pPr>
    </w:p>
    <w:p w14:paraId="10DA982F" w14:textId="77777777" w:rsidR="00DA2DE6" w:rsidRDefault="00DA2DE6" w:rsidP="00DA2DE6">
      <w:pPr>
        <w:ind w:left="-180"/>
        <w:rPr>
          <w:b/>
          <w:lang w:val="en-GB"/>
        </w:rPr>
      </w:pPr>
    </w:p>
    <w:p w14:paraId="2D0D0FCD" w14:textId="77777777" w:rsidR="00DA2DE6" w:rsidRDefault="00DA2DE6" w:rsidP="00DA2DE6">
      <w:pPr>
        <w:ind w:left="-180"/>
        <w:rPr>
          <w:b/>
          <w:lang w:val="en-GB"/>
        </w:rPr>
      </w:pPr>
    </w:p>
    <w:p w14:paraId="6924054F" w14:textId="77777777" w:rsidR="00DA2DE6" w:rsidRDefault="00DA2DE6" w:rsidP="00DA2DE6">
      <w:pPr>
        <w:ind w:left="-180"/>
        <w:rPr>
          <w:b/>
          <w:lang w:val="en-GB"/>
        </w:rPr>
      </w:pPr>
    </w:p>
    <w:p w14:paraId="25EC9FBC" w14:textId="77777777" w:rsidR="00DA2DE6" w:rsidRDefault="00DA2DE6" w:rsidP="00DA2DE6">
      <w:pPr>
        <w:ind w:left="-180"/>
        <w:rPr>
          <w:b/>
          <w:lang w:val="en-GB"/>
        </w:rPr>
      </w:pPr>
    </w:p>
    <w:p w14:paraId="01B8C8B1" w14:textId="77777777" w:rsidR="00DA2DE6" w:rsidRDefault="00DA2DE6" w:rsidP="00DA2DE6">
      <w:pPr>
        <w:ind w:left="-180"/>
        <w:rPr>
          <w:b/>
          <w:lang w:val="en-GB"/>
        </w:rPr>
      </w:pPr>
    </w:p>
    <w:p w14:paraId="28F7D62A" w14:textId="77777777" w:rsidR="00DA2DE6" w:rsidRDefault="00DA2DE6" w:rsidP="00DA2DE6">
      <w:pPr>
        <w:ind w:left="-180"/>
        <w:rPr>
          <w:b/>
          <w:lang w:val="en-GB"/>
        </w:rPr>
      </w:pPr>
    </w:p>
    <w:p w14:paraId="46DFD503" w14:textId="77777777" w:rsidR="00DA2DE6" w:rsidRDefault="00DA2DE6" w:rsidP="00DA2DE6">
      <w:pPr>
        <w:ind w:left="-180"/>
        <w:rPr>
          <w:b/>
          <w:lang w:val="en-GB"/>
        </w:rPr>
      </w:pPr>
    </w:p>
    <w:p w14:paraId="13FBB713" w14:textId="77777777" w:rsidR="00DA2DE6" w:rsidRDefault="00DA2DE6" w:rsidP="00DA2DE6">
      <w:pPr>
        <w:ind w:left="-180"/>
        <w:rPr>
          <w:b/>
          <w:lang w:val="en-GB"/>
        </w:rPr>
      </w:pPr>
    </w:p>
    <w:p w14:paraId="3AAB055B" w14:textId="77777777" w:rsidR="00DA2DE6" w:rsidRDefault="00DA2DE6" w:rsidP="00DA2DE6">
      <w:pPr>
        <w:ind w:left="-180"/>
        <w:rPr>
          <w:b/>
          <w:lang w:val="en-GB"/>
        </w:rPr>
      </w:pPr>
    </w:p>
    <w:p w14:paraId="4DF94967" w14:textId="77777777" w:rsidR="00DA2DE6" w:rsidRDefault="00DA2DE6" w:rsidP="00DA2DE6">
      <w:pPr>
        <w:ind w:left="-180"/>
        <w:rPr>
          <w:b/>
          <w:lang w:val="en-GB"/>
        </w:rPr>
      </w:pPr>
    </w:p>
    <w:p w14:paraId="6F81C9FC" w14:textId="77777777" w:rsidR="00DA2DE6" w:rsidRDefault="00DA2DE6" w:rsidP="00DA2DE6">
      <w:pPr>
        <w:ind w:left="-180"/>
        <w:rPr>
          <w:b/>
          <w:lang w:val="en-GB"/>
        </w:rPr>
      </w:pPr>
    </w:p>
    <w:p w14:paraId="612EB305" w14:textId="77777777" w:rsidR="00DA2DE6" w:rsidRDefault="00DA2DE6" w:rsidP="00DA2DE6">
      <w:pPr>
        <w:ind w:left="-180"/>
        <w:rPr>
          <w:b/>
          <w:lang w:val="en-GB"/>
        </w:rPr>
      </w:pPr>
    </w:p>
    <w:p w14:paraId="5796A500" w14:textId="77777777" w:rsidR="00DA2DE6" w:rsidRDefault="00DA2DE6" w:rsidP="00DA2DE6">
      <w:pPr>
        <w:ind w:left="-180"/>
        <w:rPr>
          <w:b/>
          <w:lang w:val="en-GB"/>
        </w:rPr>
      </w:pPr>
    </w:p>
    <w:p w14:paraId="4944D734" w14:textId="77777777" w:rsidR="00DA2DE6" w:rsidRDefault="00DA2DE6" w:rsidP="00DA2DE6">
      <w:pPr>
        <w:ind w:left="-180"/>
        <w:rPr>
          <w:b/>
          <w:lang w:val="en-GB"/>
        </w:rPr>
      </w:pPr>
    </w:p>
    <w:p w14:paraId="7100B670" w14:textId="77777777" w:rsidR="00DA2DE6" w:rsidRDefault="00DA2DE6" w:rsidP="00DA2DE6">
      <w:pPr>
        <w:ind w:left="-180"/>
        <w:rPr>
          <w:b/>
          <w:lang w:val="en-GB"/>
        </w:rPr>
      </w:pPr>
    </w:p>
    <w:p w14:paraId="4363CAA4" w14:textId="77777777" w:rsidR="00DA2DE6" w:rsidRDefault="00DA2DE6" w:rsidP="00DA2DE6">
      <w:pPr>
        <w:ind w:left="-180"/>
        <w:rPr>
          <w:b/>
          <w:lang w:val="en-GB"/>
        </w:rPr>
      </w:pPr>
    </w:p>
    <w:p w14:paraId="6661DB67" w14:textId="77777777" w:rsidR="00DA2DE6" w:rsidRDefault="00DA2DE6" w:rsidP="00DA2DE6">
      <w:pPr>
        <w:rPr>
          <w:b/>
          <w:lang w:val="en-GB"/>
        </w:rPr>
      </w:pPr>
    </w:p>
    <w:p w14:paraId="260F2787" w14:textId="697C1ABF" w:rsidR="00DA470B" w:rsidRDefault="00DA470B" w:rsidP="00AD755E">
      <w:pPr>
        <w:spacing w:line="480" w:lineRule="auto"/>
        <w:ind w:left="-187"/>
        <w:rPr>
          <w:lang w:val="en-GB"/>
        </w:rPr>
      </w:pPr>
      <w:r>
        <w:rPr>
          <w:b/>
          <w:lang w:val="en-GB"/>
        </w:rPr>
        <w:t xml:space="preserve">Supplementary Table 2. Details of HIV-1 p24 codons under positive selective pressure in n = 55 sequences from the </w:t>
      </w:r>
      <w:r w:rsidRPr="007A71D5">
        <w:rPr>
          <w:b/>
          <w:lang w:val="en-GB"/>
        </w:rPr>
        <w:t>Caió cohort</w:t>
      </w:r>
      <w:r>
        <w:rPr>
          <w:b/>
          <w:lang w:val="en-GB"/>
        </w:rPr>
        <w:t xml:space="preserve">. </w:t>
      </w:r>
      <w:r>
        <w:rPr>
          <w:lang w:val="en-GB"/>
        </w:rPr>
        <w:t xml:space="preserve">Only positions found to be statistically significant under all </w:t>
      </w:r>
      <w:r w:rsidR="002C50D5">
        <w:rPr>
          <w:lang w:val="en-GB"/>
        </w:rPr>
        <w:t>three</w:t>
      </w:r>
      <w:r>
        <w:rPr>
          <w:lang w:val="en-GB"/>
        </w:rPr>
        <w:t xml:space="preserve"> algorithms (SLAC, FEL, FUBAR) are shown. Positions are numbered based on HIV-1 HXB2 Gag (M15390). </w:t>
      </w:r>
    </w:p>
    <w:tbl>
      <w:tblPr>
        <w:tblW w:w="9265" w:type="dxa"/>
        <w:tblLook w:val="04A0" w:firstRow="1" w:lastRow="0" w:firstColumn="1" w:lastColumn="0" w:noHBand="0" w:noVBand="1"/>
      </w:tblPr>
      <w:tblGrid>
        <w:gridCol w:w="1029"/>
        <w:gridCol w:w="847"/>
        <w:gridCol w:w="3159"/>
        <w:gridCol w:w="4230"/>
      </w:tblGrid>
      <w:tr w:rsidR="00DA470B" w:rsidRPr="002A3ACE" w14:paraId="3C69438E" w14:textId="77777777" w:rsidTr="004D523F">
        <w:trPr>
          <w:trHeight w:val="1560"/>
        </w:trPr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C3D1C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>HXB2 Gag position</w:t>
            </w:r>
          </w:p>
        </w:tc>
        <w:tc>
          <w:tcPr>
            <w:tcW w:w="8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13790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>HXB2 amino acid</w:t>
            </w:r>
          </w:p>
        </w:tc>
        <w:tc>
          <w:tcPr>
            <w:tcW w:w="31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6D415D" w14:textId="64B64D01" w:rsidR="00DA470B" w:rsidRPr="002A3ACE" w:rsidRDefault="00DA470B" w:rsidP="0076403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Known adapted polymorphisms at site and associated </w:t>
            </w:r>
            <w:r w:rsidRPr="007860F7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HLA</w:t>
            </w: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class I alleles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fldChar w:fldCharType="begin">
                <w:fldData xml:space="preserve">PEVuZE5vdGU+PENpdGU+PEF1dGhvcj5CcnVtbWU8L0F1dGhvcj48WWVhcj4yMDA5PC9ZZWFyPjxS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</w:fldData>
              </w:fldChar>
            </w:r>
            <w:r w:rsidR="00764032">
              <w:rPr>
                <w:rFonts w:ascii="Calibri" w:eastAsia="Times New Roman" w:hAnsi="Calibri" w:cs="Times New Roman"/>
                <w:b/>
                <w:bCs/>
                <w:color w:val="000000"/>
              </w:rPr>
              <w:instrText xml:space="preserve"> ADDIN EN.CITE </w:instrText>
            </w:r>
            <w:r w:rsidR="00764032">
              <w:rPr>
                <w:rFonts w:ascii="Calibri" w:eastAsia="Times New Roman" w:hAnsi="Calibri" w:cs="Times New Roman"/>
                <w:b/>
                <w:bCs/>
                <w:color w:val="000000"/>
              </w:rPr>
              <w:fldChar w:fldCharType="begin">
                <w:fldData xml:space="preserve">PEVuZE5vdGU+PENpdGU+PEF1dGhvcj5CcnVtbWU8L0F1dGhvcj48WWVhcj4yMDA5PC9ZZWFyPjxS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</w:fldData>
              </w:fldChar>
            </w:r>
            <w:r w:rsidR="00764032">
              <w:rPr>
                <w:rFonts w:ascii="Calibri" w:eastAsia="Times New Roman" w:hAnsi="Calibri" w:cs="Times New Roman"/>
                <w:b/>
                <w:bCs/>
                <w:color w:val="000000"/>
              </w:rPr>
              <w:instrText xml:space="preserve"> ADDIN EN.CITE.DATA </w:instrText>
            </w:r>
            <w:r w:rsidR="00764032">
              <w:rPr>
                <w:rFonts w:ascii="Calibri" w:eastAsia="Times New Roman" w:hAnsi="Calibri" w:cs="Times New Roman"/>
                <w:b/>
                <w:bCs/>
                <w:color w:val="000000"/>
              </w:rPr>
            </w:r>
            <w:r w:rsidR="00764032">
              <w:rPr>
                <w:rFonts w:ascii="Calibri" w:eastAsia="Times New Roman" w:hAnsi="Calibri" w:cs="Times New Roman"/>
                <w:b/>
                <w:bCs/>
                <w:color w:val="000000"/>
              </w:rPr>
              <w:fldChar w:fldCharType="end"/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fldChar w:fldCharType="separate"/>
            </w:r>
            <w:r w:rsidR="00764032" w:rsidRPr="00764032">
              <w:rPr>
                <w:rFonts w:ascii="Calibri" w:eastAsia="Times New Roman" w:hAnsi="Calibri" w:cs="Times New Roman"/>
                <w:b/>
                <w:bCs/>
                <w:noProof/>
                <w:color w:val="000000"/>
                <w:vertAlign w:val="superscript"/>
              </w:rPr>
              <w:t>[5]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fldChar w:fldCharType="end"/>
            </w: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>*</w:t>
            </w:r>
          </w:p>
        </w:tc>
        <w:tc>
          <w:tcPr>
            <w:tcW w:w="42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7384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Known epitopes with site included or in flanking region restricted by </w:t>
            </w:r>
            <w:r w:rsidRPr="00CB3D09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HLA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class I alleles found in Caió</w:t>
            </w: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>**</w:t>
            </w:r>
          </w:p>
        </w:tc>
      </w:tr>
      <w:tr w:rsidR="00DA470B" w:rsidRPr="002A3ACE" w14:paraId="6A59286F" w14:textId="77777777" w:rsidTr="004D523F">
        <w:trPr>
          <w:trHeight w:val="320"/>
        </w:trPr>
        <w:tc>
          <w:tcPr>
            <w:tcW w:w="10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165B2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143</w:t>
            </w:r>
          </w:p>
        </w:tc>
        <w:tc>
          <w:tcPr>
            <w:tcW w:w="84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B71F9A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V</w:t>
            </w:r>
          </w:p>
        </w:tc>
        <w:tc>
          <w:tcPr>
            <w:tcW w:w="31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42ACA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-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A6B0B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M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HQAISPR (A*3303)</w:t>
            </w:r>
          </w:p>
        </w:tc>
      </w:tr>
      <w:tr w:rsidR="00DA470B" w:rsidRPr="002A3ACE" w14:paraId="5B7694EF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71274D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FDB448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F9D2A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12EF6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GQM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HQAISPR (A*7401)</w:t>
            </w:r>
          </w:p>
        </w:tc>
      </w:tr>
      <w:tr w:rsidR="00DA470B" w:rsidRPr="002A3ACE" w14:paraId="3F7277E8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3C8B49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B85008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E2F49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CDE261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color w:val="000000"/>
              </w:rPr>
              <w:t>VQNLQGQM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" w:eastAsia="Times New Roman" w:hAnsi="Calibri" w:cs="Times New Roman"/>
                <w:b/>
                <w:bCs/>
                <w:color w:val="FF0000"/>
              </w:rPr>
              <w:t xml:space="preserve"> 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(B*1302)</w:t>
            </w:r>
          </w:p>
        </w:tc>
      </w:tr>
      <w:tr w:rsidR="00DA470B" w:rsidRPr="002A3ACE" w14:paraId="423C67FA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6EE2DD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01FB1F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0BAF00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56B91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HQAISPRTL (B*1510)</w:t>
            </w:r>
          </w:p>
        </w:tc>
      </w:tr>
      <w:tr w:rsidR="00DA470B" w:rsidRPr="002A3ACE" w14:paraId="0E5B969F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6DB48B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B4005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7E5DF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E72AA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H</w:t>
            </w:r>
            <w:r w:rsidRPr="002A3ACE">
              <w:rPr>
                <w:rFonts w:ascii="Calibri" w:eastAsia="Times New Roman" w:hAnsi="Calibri" w:cs="Times New Roman"/>
                <w:color w:val="000000"/>
                <w:u w:val="single"/>
              </w:rPr>
              <w:t>Q</w:t>
            </w: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  <w:u w:val="single"/>
              </w:rPr>
              <w:t>ISPRTLNAW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(B*3501)</w:t>
            </w:r>
          </w:p>
        </w:tc>
      </w:tr>
      <w:tr w:rsidR="00DA470B" w:rsidRPr="002A3ACE" w14:paraId="46916D08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ADF859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1D5D1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888D9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C1AE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QM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>
              <w:rPr>
                <w:rFonts w:ascii="Calibri" w:eastAsia="Times New Roman" w:hAnsi="Calibri" w:cs="Times New Roman"/>
                <w:color w:val="000000"/>
              </w:rPr>
              <w:t>HQAISPRTLNAW (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B*5801)</w:t>
            </w:r>
          </w:p>
        </w:tc>
      </w:tr>
      <w:tr w:rsidR="00DA470B" w:rsidRPr="002A3ACE" w14:paraId="3CE4B9B1" w14:textId="77777777" w:rsidTr="004D523F">
        <w:trPr>
          <w:trHeight w:val="320"/>
        </w:trPr>
        <w:tc>
          <w:tcPr>
            <w:tcW w:w="10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0A692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146</w:t>
            </w:r>
          </w:p>
        </w:tc>
        <w:tc>
          <w:tcPr>
            <w:tcW w:w="84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300A3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A</w:t>
            </w:r>
          </w:p>
        </w:tc>
        <w:tc>
          <w:tcPr>
            <w:tcW w:w="31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CC3FA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S (B13), P (B14), P (B57), A (C06), P (C08)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22290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MVHQ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SPR (A*3303)</w:t>
            </w:r>
          </w:p>
        </w:tc>
      </w:tr>
      <w:tr w:rsidR="00DA470B" w:rsidRPr="002A3ACE" w14:paraId="1C8F8B2C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B48ACD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3DA99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A0253B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1095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SPRTLNAWV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 xml:space="preserve"> (A*6802)</w:t>
            </w:r>
          </w:p>
        </w:tc>
      </w:tr>
      <w:tr w:rsidR="00DA470B" w:rsidRPr="002A3ACE" w14:paraId="7D8D69CB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DADE8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983FE1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D77C39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C5565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GQMVHQ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SPR (A*7401)</w:t>
            </w:r>
          </w:p>
        </w:tc>
      </w:tr>
      <w:tr w:rsidR="00DA470B" w:rsidRPr="002A3ACE" w14:paraId="00366010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208111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042771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69F1B8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AE740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VQNLQGQMV</w:t>
            </w:r>
            <w:r w:rsidRPr="002A3ACE">
              <w:rPr>
                <w:rFonts w:ascii="Calibri (Body)" w:eastAsia="Times New Roman" w:hAnsi="Calibri (Body)" w:cs="Times New Roman"/>
                <w:color w:val="000000"/>
              </w:rPr>
              <w:t>HQ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(B*1302)</w:t>
            </w:r>
          </w:p>
        </w:tc>
      </w:tr>
      <w:tr w:rsidR="00DA470B" w:rsidRPr="002A3ACE" w14:paraId="1BED5F59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10092C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3CC22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F0A92E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73C3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VHQ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SPRTL (B*1510)</w:t>
            </w:r>
          </w:p>
        </w:tc>
      </w:tr>
      <w:tr w:rsidR="00DA470B" w:rsidRPr="002A3ACE" w14:paraId="02AA6DBA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6FA59B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312810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DAD84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A846A0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Q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SPRTLNAW (B*3501)</w:t>
            </w:r>
          </w:p>
        </w:tc>
      </w:tr>
      <w:tr w:rsidR="00DA470B" w:rsidRPr="002A3ACE" w14:paraId="58A8DFD6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4026F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2322D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BF4BC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5E8A258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ISPRTLNAW</w:t>
            </w:r>
            <w:r w:rsidRPr="002A3ACE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(B*3502, B*3503, B*5301)</w:t>
            </w:r>
          </w:p>
        </w:tc>
      </w:tr>
      <w:tr w:rsidR="00DA470B" w:rsidRPr="002A3ACE" w14:paraId="61890599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9FF4B9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7C5132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43CBE5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F1FD2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SPRTLNAW (B*5702, B*5703)</w:t>
            </w:r>
          </w:p>
        </w:tc>
      </w:tr>
      <w:tr w:rsidR="00DA470B" w:rsidRPr="002A3ACE" w14:paraId="286CCA6A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A8AF4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58F17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341E52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C238E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QMVHQ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A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SPRTLNAW (B*5801)</w:t>
            </w:r>
          </w:p>
        </w:tc>
      </w:tr>
      <w:tr w:rsidR="00DA470B" w:rsidRPr="002A3ACE" w14:paraId="7A03320F" w14:textId="77777777" w:rsidTr="004D523F">
        <w:trPr>
          <w:trHeight w:val="320"/>
        </w:trPr>
        <w:tc>
          <w:tcPr>
            <w:tcW w:w="10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E1773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173</w:t>
            </w:r>
          </w:p>
        </w:tc>
        <w:tc>
          <w:tcPr>
            <w:tcW w:w="84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699E6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S</w:t>
            </w:r>
          </w:p>
        </w:tc>
        <w:tc>
          <w:tcPr>
            <w:tcW w:w="31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B07F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I (B27), T (B57)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ED4881" w14:textId="77777777" w:rsidR="00DA470B" w:rsidRPr="002A3ACE" w:rsidRDefault="00DA470B" w:rsidP="004D523F">
            <w:pPr>
              <w:rPr>
                <w:rFonts w:ascii="Calibri (Body)" w:eastAsia="Times New Roman" w:hAnsi="Calibri (Body)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KAFSPEVIPMF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 xml:space="preserve">S </w:t>
            </w:r>
            <w:r w:rsidRPr="002A3ACE">
              <w:rPr>
                <w:rFonts w:ascii="Calibri (Body)" w:eastAsia="Times New Roman" w:hAnsi="Calibri (Body)" w:cs="Times New Roman"/>
                <w:color w:val="000000"/>
              </w:rPr>
              <w:t>(A*0201, B*5801)</w:t>
            </w:r>
          </w:p>
        </w:tc>
      </w:tr>
      <w:tr w:rsidR="00DA470B" w:rsidRPr="002A3ACE" w14:paraId="206DECAD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A4684D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423FBF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9439D5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7B8A1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S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AL</w:t>
            </w: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SEGATPQDL</w:t>
            </w:r>
            <w:r w:rsidRPr="002A3ACE">
              <w:rPr>
                <w:rFonts w:ascii="Calibri (Body)" w:eastAsia="Times New Roman" w:hAnsi="Calibri (Body)" w:cs="Times New Roman"/>
                <w:color w:val="000000"/>
              </w:rPr>
              <w:t xml:space="preserve"> (B*5301)</w:t>
            </w:r>
          </w:p>
        </w:tc>
      </w:tr>
      <w:tr w:rsidR="00DA470B" w:rsidRPr="002A3ACE" w14:paraId="39DCDB5E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D6B89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B33392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CE48D8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CD7A62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KVVEEKAFSPEVIPM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F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 xml:space="preserve">S </w:t>
            </w:r>
            <w:r w:rsidRPr="002A3ACE">
              <w:rPr>
                <w:rFonts w:ascii="Calibri (Body)" w:eastAsia="Times New Roman" w:hAnsi="Calibri (Body)" w:cs="Times New Roman"/>
                <w:color w:val="000000"/>
              </w:rPr>
              <w:t>(B*5703)</w:t>
            </w:r>
          </w:p>
        </w:tc>
      </w:tr>
      <w:tr w:rsidR="00DA470B" w:rsidRPr="002A3ACE" w14:paraId="2F61D5B6" w14:textId="77777777" w:rsidTr="004D523F">
        <w:trPr>
          <w:trHeight w:val="320"/>
        </w:trPr>
        <w:tc>
          <w:tcPr>
            <w:tcW w:w="10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86FDA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215</w:t>
            </w:r>
          </w:p>
        </w:tc>
        <w:tc>
          <w:tcPr>
            <w:tcW w:w="84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7DBB4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V</w:t>
            </w:r>
          </w:p>
        </w:tc>
        <w:tc>
          <w:tcPr>
            <w:tcW w:w="31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C47C9B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-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ED1594" w14:textId="77777777" w:rsidR="00DA470B" w:rsidRPr="002A3ACE" w:rsidRDefault="00DA470B" w:rsidP="004D523F">
            <w:pPr>
              <w:rPr>
                <w:rFonts w:ascii="Calibri (Body)" w:eastAsia="Times New Roman" w:hAnsi="Calibri (Body)" w:cs="Times New Roman"/>
                <w:color w:val="000000"/>
              </w:rPr>
            </w:pP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 (Body)" w:eastAsia="Times New Roman" w:hAnsi="Calibri (Body)" w:cs="Times New Roman"/>
                <w:color w:val="000000"/>
                <w:u w:val="single"/>
              </w:rPr>
              <w:t>HPVHAGPIA</w:t>
            </w:r>
            <w:r w:rsidRPr="002A3ACE">
              <w:rPr>
                <w:rFonts w:ascii="Calibri (Body)" w:eastAsia="Times New Roman" w:hAnsi="Calibri (Body)" w:cs="Times New Roman"/>
                <w:color w:val="000000"/>
              </w:rPr>
              <w:t xml:space="preserve"> (B*3501)</w:t>
            </w:r>
          </w:p>
        </w:tc>
      </w:tr>
      <w:tr w:rsidR="00DA470B" w:rsidRPr="002A3ACE" w14:paraId="2E0B0DB3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508633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393F9F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4AA295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4C1695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AEW</w:t>
            </w:r>
            <w:r w:rsidRPr="002A3ACE">
              <w:rPr>
                <w:rFonts w:ascii="Calibri (Body)" w:eastAsia="Times New Roman" w:hAnsi="Calibri (Body)" w:cs="Times New Roman"/>
                <w:color w:val="000000"/>
              </w:rPr>
              <w:t>D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R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V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HPV (B*5301)</w:t>
            </w:r>
          </w:p>
        </w:tc>
      </w:tr>
      <w:tr w:rsidR="00DA470B" w:rsidRPr="002A3ACE" w14:paraId="39729D4A" w14:textId="77777777" w:rsidTr="004D523F">
        <w:trPr>
          <w:trHeight w:val="320"/>
        </w:trPr>
        <w:tc>
          <w:tcPr>
            <w:tcW w:w="10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94F03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242</w:t>
            </w:r>
          </w:p>
        </w:tc>
        <w:tc>
          <w:tcPr>
            <w:tcW w:w="84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90EC3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T</w:t>
            </w:r>
          </w:p>
        </w:tc>
        <w:tc>
          <w:tcPr>
            <w:tcW w:w="31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B8459A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N (B57/B58)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52FAF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TTS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T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LQEQIA (A*6802)</w:t>
            </w:r>
          </w:p>
        </w:tc>
      </w:tr>
      <w:tr w:rsidR="00DA470B" w:rsidRPr="002A3ACE" w14:paraId="0E699D27" w14:textId="77777777" w:rsidTr="004D523F">
        <w:trPr>
          <w:trHeight w:val="368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08E557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53230E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74B20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DE2CCD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TS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T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LQEQIGW (A*0201, B*5703, B*5801)</w:t>
            </w:r>
          </w:p>
        </w:tc>
      </w:tr>
      <w:tr w:rsidR="00DA470B" w:rsidRPr="002A3ACE" w14:paraId="430F348B" w14:textId="77777777" w:rsidTr="004D523F">
        <w:trPr>
          <w:trHeight w:val="320"/>
        </w:trPr>
        <w:tc>
          <w:tcPr>
            <w:tcW w:w="10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E8B22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332</w:t>
            </w:r>
          </w:p>
        </w:tc>
        <w:tc>
          <w:tcPr>
            <w:tcW w:w="84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C400A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T</w:t>
            </w:r>
          </w:p>
        </w:tc>
        <w:tc>
          <w:tcPr>
            <w:tcW w:w="31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18B50" w14:textId="77777777" w:rsidR="00DA470B" w:rsidRPr="002A3ACE" w:rsidRDefault="00DA470B" w:rsidP="004D523F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-</w:t>
            </w: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A4112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MTDTLLVQNANPDCK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T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L (B*0801)</w:t>
            </w:r>
          </w:p>
        </w:tc>
      </w:tr>
      <w:tr w:rsidR="00DA470B" w:rsidRPr="002A3ACE" w14:paraId="793B70DD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5F8CA4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A348BF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A80B6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9877DF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DCK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T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LKAL (B*1503, B*5301)</w:t>
            </w:r>
          </w:p>
        </w:tc>
      </w:tr>
      <w:tr w:rsidR="00DA470B" w:rsidRPr="002A3ACE" w14:paraId="707F0EB3" w14:textId="77777777" w:rsidTr="004D523F">
        <w:trPr>
          <w:trHeight w:val="320"/>
        </w:trPr>
        <w:tc>
          <w:tcPr>
            <w:tcW w:w="10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65B9BB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4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93270D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1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4E221F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42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7FD79B" w14:textId="77777777" w:rsidR="00DA470B" w:rsidRPr="002A3ACE" w:rsidRDefault="00DA470B" w:rsidP="004D523F">
            <w:pPr>
              <w:rPr>
                <w:rFonts w:ascii="Calibri" w:eastAsia="Times New Roman" w:hAnsi="Calibri" w:cs="Times New Roman"/>
                <w:color w:val="000000"/>
              </w:rPr>
            </w:pPr>
            <w:r w:rsidRPr="002A3ACE">
              <w:rPr>
                <w:rFonts w:ascii="Calibri" w:eastAsia="Times New Roman" w:hAnsi="Calibri" w:cs="Times New Roman"/>
                <w:color w:val="000000"/>
              </w:rPr>
              <w:t>NANPDCK</w:t>
            </w:r>
            <w:r w:rsidRPr="002A3ACE">
              <w:rPr>
                <w:rFonts w:ascii="Calibri (Body)" w:eastAsia="Times New Roman" w:hAnsi="Calibri (Body)" w:cs="Times New Roman"/>
                <w:b/>
                <w:bCs/>
                <w:color w:val="FF0000"/>
              </w:rPr>
              <w:t>T</w:t>
            </w:r>
            <w:r w:rsidRPr="002A3ACE">
              <w:rPr>
                <w:rFonts w:ascii="Calibri" w:eastAsia="Times New Roman" w:hAnsi="Calibri" w:cs="Times New Roman"/>
                <w:color w:val="000000"/>
              </w:rPr>
              <w:t>I (B*5101)</w:t>
            </w:r>
          </w:p>
        </w:tc>
      </w:tr>
    </w:tbl>
    <w:p w14:paraId="5563EE79" w14:textId="77777777" w:rsidR="00DA470B" w:rsidRDefault="00DA470B" w:rsidP="00DA470B">
      <w:pPr>
        <w:ind w:left="-180"/>
        <w:rPr>
          <w:lang w:val="en-GB"/>
        </w:rPr>
      </w:pPr>
    </w:p>
    <w:p w14:paraId="75C08520" w14:textId="2CCE0BDD" w:rsidR="00DA470B" w:rsidRDefault="00DA470B" w:rsidP="00DA470B">
      <w:pPr>
        <w:spacing w:line="480" w:lineRule="auto"/>
        <w:ind w:left="-187"/>
        <w:rPr>
          <w:rFonts w:ascii="Calibri" w:eastAsia="Times New Roman" w:hAnsi="Calibri" w:cs="Times New Roman"/>
          <w:bCs/>
          <w:color w:val="000000"/>
        </w:rPr>
      </w:pPr>
      <w:r>
        <w:rPr>
          <w:lang w:val="en-GB"/>
        </w:rPr>
        <w:t xml:space="preserve">*Analysis based on HIV-1 subtype B sequences </w:t>
      </w:r>
      <w:r w:rsidRPr="002A3ACE">
        <w:rPr>
          <w:lang w:val="en-GB"/>
        </w:rPr>
        <w:t>only</w:t>
      </w:r>
      <w:r>
        <w:rPr>
          <w:rFonts w:ascii="Calibri" w:eastAsia="Times New Roman" w:hAnsi="Calibri" w:cs="Times New Roman"/>
          <w:bCs/>
          <w:color w:val="000000"/>
        </w:rPr>
        <w:fldChar w:fldCharType="begin">
          <w:fldData xml:space="preserve">PEVuZE5vdGU+PENpdGU+PEF1dGhvcj5CcnVtbWU8L0F1dGhvcj48WWVhcj4yMDA5PC9ZZWFyPjxS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</w:fldData>
        </w:fldChar>
      </w:r>
      <w:r w:rsidR="00764032">
        <w:rPr>
          <w:rFonts w:ascii="Calibri" w:eastAsia="Times New Roman" w:hAnsi="Calibri" w:cs="Times New Roman"/>
          <w:bCs/>
          <w:color w:val="000000"/>
        </w:rPr>
        <w:instrText xml:space="preserve"> ADDIN EN.CITE </w:instrText>
      </w:r>
      <w:r w:rsidR="00764032">
        <w:rPr>
          <w:rFonts w:ascii="Calibri" w:eastAsia="Times New Roman" w:hAnsi="Calibri" w:cs="Times New Roman"/>
          <w:bCs/>
          <w:color w:val="000000"/>
        </w:rPr>
        <w:fldChar w:fldCharType="begin">
          <w:fldData xml:space="preserve">PEVuZE5vdGU+PENpdGU+PEF1dGhvcj5CcnVtbWU8L0F1dGhvcj48WWVhcj4yMDA5PC9ZZWFyPjxS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</w:fldData>
        </w:fldChar>
      </w:r>
      <w:r w:rsidR="00764032">
        <w:rPr>
          <w:rFonts w:ascii="Calibri" w:eastAsia="Times New Roman" w:hAnsi="Calibri" w:cs="Times New Roman"/>
          <w:bCs/>
          <w:color w:val="000000"/>
        </w:rPr>
        <w:instrText xml:space="preserve"> ADDIN EN.CITE.DATA </w:instrText>
      </w:r>
      <w:r w:rsidR="00764032">
        <w:rPr>
          <w:rFonts w:ascii="Calibri" w:eastAsia="Times New Roman" w:hAnsi="Calibri" w:cs="Times New Roman"/>
          <w:bCs/>
          <w:color w:val="000000"/>
        </w:rPr>
      </w:r>
      <w:r w:rsidR="00764032">
        <w:rPr>
          <w:rFonts w:ascii="Calibri" w:eastAsia="Times New Roman" w:hAnsi="Calibri" w:cs="Times New Roman"/>
          <w:bCs/>
          <w:color w:val="000000"/>
        </w:rPr>
        <w:fldChar w:fldCharType="end"/>
      </w:r>
      <w:r>
        <w:rPr>
          <w:rFonts w:ascii="Calibri" w:eastAsia="Times New Roman" w:hAnsi="Calibri" w:cs="Times New Roman"/>
          <w:bCs/>
          <w:color w:val="000000"/>
        </w:rPr>
      </w:r>
      <w:r>
        <w:rPr>
          <w:rFonts w:ascii="Calibri" w:eastAsia="Times New Roman" w:hAnsi="Calibri" w:cs="Times New Roman"/>
          <w:bCs/>
          <w:color w:val="000000"/>
        </w:rPr>
        <w:fldChar w:fldCharType="separate"/>
      </w:r>
      <w:r w:rsidR="00764032" w:rsidRPr="00764032">
        <w:rPr>
          <w:rFonts w:ascii="Calibri" w:eastAsia="Times New Roman" w:hAnsi="Calibri" w:cs="Times New Roman"/>
          <w:bCs/>
          <w:noProof/>
          <w:color w:val="000000"/>
          <w:vertAlign w:val="superscript"/>
        </w:rPr>
        <w:t>[5]</w:t>
      </w:r>
      <w:r>
        <w:rPr>
          <w:rFonts w:ascii="Calibri" w:eastAsia="Times New Roman" w:hAnsi="Calibri" w:cs="Times New Roman"/>
          <w:bCs/>
          <w:color w:val="000000"/>
        </w:rPr>
        <w:fldChar w:fldCharType="end"/>
      </w:r>
      <w:r>
        <w:rPr>
          <w:rFonts w:ascii="Calibri" w:eastAsia="Times New Roman" w:hAnsi="Calibri" w:cs="Times New Roman"/>
          <w:bCs/>
          <w:color w:val="000000"/>
        </w:rPr>
        <w:t>.</w:t>
      </w:r>
    </w:p>
    <w:p w14:paraId="75C00F6A" w14:textId="28129DB7" w:rsidR="00DA470B" w:rsidRDefault="00DA470B" w:rsidP="00DA470B">
      <w:pPr>
        <w:spacing w:line="480" w:lineRule="auto"/>
        <w:ind w:left="-187"/>
        <w:rPr>
          <w:rFonts w:ascii="Calibri" w:eastAsia="Times New Roman" w:hAnsi="Calibri" w:cs="Times New Roman"/>
          <w:bCs/>
          <w:color w:val="000000"/>
        </w:rPr>
      </w:pPr>
      <w:r>
        <w:rPr>
          <w:rFonts w:ascii="Calibri" w:eastAsia="Times New Roman" w:hAnsi="Calibri" w:cs="Times New Roman"/>
          <w:bCs/>
          <w:color w:val="000000"/>
        </w:rPr>
        <w:t xml:space="preserve">** Based on epitope tables found at </w:t>
      </w:r>
      <w:r w:rsidRPr="002A3ACE">
        <w:rPr>
          <w:rFonts w:ascii="Calibri" w:eastAsia="Times New Roman" w:hAnsi="Calibri" w:cs="Times New Roman"/>
          <w:bCs/>
          <w:color w:val="000000"/>
        </w:rPr>
        <w:t>https://www.hiv.lanl.gov/content/immunology/maps/maps.html (data updated on 30.03.2017)</w:t>
      </w:r>
      <w:r>
        <w:rPr>
          <w:rFonts w:ascii="Calibri" w:eastAsia="Times New Roman" w:hAnsi="Calibri" w:cs="Times New Roman"/>
          <w:bCs/>
          <w:color w:val="000000"/>
        </w:rPr>
        <w:t xml:space="preserve">. Only potential epitopes associated with HLA class I alleles found in the </w:t>
      </w:r>
      <w:r w:rsidRPr="002A3ACE">
        <w:rPr>
          <w:rFonts w:ascii="Calibri" w:eastAsia="Times New Roman" w:hAnsi="Calibri" w:cs="Times New Roman"/>
          <w:bCs/>
          <w:color w:val="000000"/>
        </w:rPr>
        <w:t>Caió</w:t>
      </w:r>
      <w:r>
        <w:rPr>
          <w:rFonts w:ascii="Calibri" w:eastAsia="Times New Roman" w:hAnsi="Calibri" w:cs="Times New Roman"/>
          <w:bCs/>
          <w:color w:val="000000"/>
        </w:rPr>
        <w:t xml:space="preserve"> cohort are considered</w:t>
      </w:r>
      <w:r>
        <w:rPr>
          <w:rFonts w:ascii="Calibri" w:eastAsia="Times New Roman" w:hAnsi="Calibri" w:cs="Times New Roman"/>
          <w:bCs/>
          <w:color w:val="000000"/>
        </w:rPr>
        <w:fldChar w:fldCharType="begin">
          <w:fldData xml:space="preserve">PEVuZE5vdGU+PENpdGU+PEF1dGhvcj5ZaW5kb208L0F1dGhvcj48WWVhcj4yMDEwPC9ZZWFyPjxS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</w:fldData>
        </w:fldChar>
      </w:r>
      <w:r w:rsidR="00764032">
        <w:rPr>
          <w:rFonts w:ascii="Calibri" w:eastAsia="Times New Roman" w:hAnsi="Calibri" w:cs="Times New Roman"/>
          <w:bCs/>
          <w:color w:val="000000"/>
        </w:rPr>
        <w:instrText xml:space="preserve"> ADDIN EN.CITE </w:instrText>
      </w:r>
      <w:r w:rsidR="00764032">
        <w:rPr>
          <w:rFonts w:ascii="Calibri" w:eastAsia="Times New Roman" w:hAnsi="Calibri" w:cs="Times New Roman"/>
          <w:bCs/>
          <w:color w:val="000000"/>
        </w:rPr>
        <w:fldChar w:fldCharType="begin">
          <w:fldData xml:space="preserve">PEVuZE5vdGU+PENpdGU+PEF1dGhvcj5ZaW5kb208L0F1dGhvcj48WWVhcj4yMDEwPC9ZZWFyPjxS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</w:fldData>
        </w:fldChar>
      </w:r>
      <w:r w:rsidR="00764032">
        <w:rPr>
          <w:rFonts w:ascii="Calibri" w:eastAsia="Times New Roman" w:hAnsi="Calibri" w:cs="Times New Roman"/>
          <w:bCs/>
          <w:color w:val="000000"/>
        </w:rPr>
        <w:instrText xml:space="preserve"> ADDIN EN.CITE.DATA </w:instrText>
      </w:r>
      <w:r w:rsidR="00764032">
        <w:rPr>
          <w:rFonts w:ascii="Calibri" w:eastAsia="Times New Roman" w:hAnsi="Calibri" w:cs="Times New Roman"/>
          <w:bCs/>
          <w:color w:val="000000"/>
        </w:rPr>
      </w:r>
      <w:r w:rsidR="00764032">
        <w:rPr>
          <w:rFonts w:ascii="Calibri" w:eastAsia="Times New Roman" w:hAnsi="Calibri" w:cs="Times New Roman"/>
          <w:bCs/>
          <w:color w:val="000000"/>
        </w:rPr>
        <w:fldChar w:fldCharType="end"/>
      </w:r>
      <w:r>
        <w:rPr>
          <w:rFonts w:ascii="Calibri" w:eastAsia="Times New Roman" w:hAnsi="Calibri" w:cs="Times New Roman"/>
          <w:bCs/>
          <w:color w:val="000000"/>
        </w:rPr>
      </w:r>
      <w:r>
        <w:rPr>
          <w:rFonts w:ascii="Calibri" w:eastAsia="Times New Roman" w:hAnsi="Calibri" w:cs="Times New Roman"/>
          <w:bCs/>
          <w:color w:val="000000"/>
        </w:rPr>
        <w:fldChar w:fldCharType="separate"/>
      </w:r>
      <w:r w:rsidR="00764032" w:rsidRPr="00764032">
        <w:rPr>
          <w:rFonts w:ascii="Calibri" w:eastAsia="Times New Roman" w:hAnsi="Calibri" w:cs="Times New Roman"/>
          <w:bCs/>
          <w:noProof/>
          <w:color w:val="000000"/>
          <w:vertAlign w:val="superscript"/>
        </w:rPr>
        <w:t>[6]</w:t>
      </w:r>
      <w:r>
        <w:rPr>
          <w:rFonts w:ascii="Calibri" w:eastAsia="Times New Roman" w:hAnsi="Calibri" w:cs="Times New Roman"/>
          <w:bCs/>
          <w:color w:val="000000"/>
        </w:rPr>
        <w:fldChar w:fldCharType="end"/>
      </w:r>
      <w:r>
        <w:rPr>
          <w:rFonts w:ascii="Calibri" w:eastAsia="Times New Roman" w:hAnsi="Calibri" w:cs="Times New Roman"/>
          <w:bCs/>
          <w:color w:val="000000"/>
        </w:rPr>
        <w:t xml:space="preserve">. Amino acid of interest is highlighted in red. Where flanking regions are included, the putative epitope is underlined. </w:t>
      </w:r>
    </w:p>
    <w:p w14:paraId="50258A0C" w14:textId="77777777" w:rsidR="00DA470B" w:rsidRDefault="00DA470B" w:rsidP="00DA2DE6">
      <w:pPr>
        <w:spacing w:line="480" w:lineRule="auto"/>
        <w:ind w:left="-187"/>
        <w:rPr>
          <w:b/>
          <w:lang w:val="en-GB"/>
        </w:rPr>
      </w:pPr>
    </w:p>
    <w:p w14:paraId="4B2DC653" w14:textId="77777777" w:rsidR="00DA470B" w:rsidRDefault="00DA470B" w:rsidP="00DA2DE6">
      <w:pPr>
        <w:spacing w:line="480" w:lineRule="auto"/>
        <w:ind w:left="-187"/>
        <w:rPr>
          <w:b/>
          <w:lang w:val="en-GB"/>
        </w:rPr>
      </w:pPr>
    </w:p>
    <w:p w14:paraId="591B0BE5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7DA4295A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1DD367BF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523FBC37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72245BCD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77E2AECC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4E58B488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3C1298F4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3082906C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1BEB5987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361E416F" w14:textId="77777777" w:rsidR="00DA470B" w:rsidRDefault="00DA470B" w:rsidP="00DA2DE6">
      <w:pPr>
        <w:spacing w:line="480" w:lineRule="auto"/>
        <w:ind w:left="-187"/>
        <w:rPr>
          <w:b/>
          <w:lang w:val="en-GB"/>
        </w:rPr>
      </w:pPr>
    </w:p>
    <w:p w14:paraId="1F3D7BA1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14BC8CDC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20747E55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301F5560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3D1B1D31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543BA80F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0FAB1753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31AA96C2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78664E84" w14:textId="77777777" w:rsidR="00AD755E" w:rsidRDefault="00AD755E" w:rsidP="00DA2DE6">
      <w:pPr>
        <w:spacing w:line="480" w:lineRule="auto"/>
        <w:ind w:left="-187"/>
        <w:rPr>
          <w:b/>
          <w:lang w:val="en-GB"/>
        </w:rPr>
      </w:pPr>
    </w:p>
    <w:p w14:paraId="04BEAC4F" w14:textId="71E77780" w:rsidR="00DA2DE6" w:rsidRPr="00756348" w:rsidRDefault="00DA2DE6" w:rsidP="00DA2DE6">
      <w:pPr>
        <w:spacing w:line="480" w:lineRule="auto"/>
        <w:ind w:left="-187"/>
        <w:rPr>
          <w:rFonts w:ascii="Calibri" w:hAnsi="Calibri" w:cs="Times New Roman"/>
          <w:lang w:val="en-GB"/>
        </w:rPr>
      </w:pPr>
      <w:r>
        <w:rPr>
          <w:b/>
          <w:lang w:val="en-GB"/>
        </w:rPr>
        <w:t xml:space="preserve">Supplementary Table </w:t>
      </w:r>
      <w:r w:rsidR="00DA470B">
        <w:rPr>
          <w:b/>
          <w:lang w:val="en-GB"/>
        </w:rPr>
        <w:t>3</w:t>
      </w:r>
      <w:r>
        <w:rPr>
          <w:b/>
          <w:lang w:val="en-GB"/>
        </w:rPr>
        <w:t xml:space="preserve">. High conservation within cytotoxic T-cell epitopes despite potent ELISpot responses to </w:t>
      </w:r>
      <w:r>
        <w:rPr>
          <w:b/>
          <w:i/>
          <w:lang w:val="en-GB"/>
        </w:rPr>
        <w:t>HLA-</w:t>
      </w:r>
      <w:r w:rsidRPr="007860F7">
        <w:rPr>
          <w:b/>
          <w:i/>
          <w:lang w:val="en-GB"/>
        </w:rPr>
        <w:t>B*14</w:t>
      </w:r>
      <w:r>
        <w:rPr>
          <w:b/>
          <w:lang w:val="en-GB"/>
        </w:rPr>
        <w:t>, -</w:t>
      </w:r>
      <w:r w:rsidRPr="007860F7">
        <w:rPr>
          <w:b/>
          <w:i/>
          <w:lang w:val="en-GB"/>
        </w:rPr>
        <w:t>B*3501</w:t>
      </w:r>
      <w:r>
        <w:rPr>
          <w:b/>
          <w:lang w:val="en-GB"/>
        </w:rPr>
        <w:t xml:space="preserve"> and </w:t>
      </w:r>
      <w:r w:rsidRPr="007860F7">
        <w:rPr>
          <w:b/>
          <w:i/>
          <w:lang w:val="en-GB"/>
        </w:rPr>
        <w:t>-B*5301</w:t>
      </w:r>
      <w:r>
        <w:rPr>
          <w:b/>
          <w:lang w:val="en-GB"/>
        </w:rPr>
        <w:t xml:space="preserve">-restricted epitopes in HIV-2-infected </w:t>
      </w:r>
      <w:r w:rsidRPr="00971CEB">
        <w:rPr>
          <w:rFonts w:ascii="Calibri" w:hAnsi="Calibri" w:cs="Times New Roman"/>
          <w:b/>
          <w:color w:val="000000" w:themeColor="text1"/>
        </w:rPr>
        <w:t>Cai</w:t>
      </w:r>
      <w:r w:rsidRPr="00971CEB">
        <w:rPr>
          <w:rFonts w:ascii="Calibri" w:hAnsi="Calibri" w:cs="Times New Roman"/>
          <w:b/>
          <w:lang w:val="en-GB"/>
        </w:rPr>
        <w:t>ó</w:t>
      </w:r>
      <w:r>
        <w:rPr>
          <w:rFonts w:ascii="Calibri" w:hAnsi="Calibri" w:cs="Times New Roman"/>
          <w:b/>
          <w:lang w:val="en-GB"/>
        </w:rPr>
        <w:t xml:space="preserve"> participants. </w:t>
      </w:r>
      <w:r>
        <w:rPr>
          <w:rFonts w:ascii="Calibri" w:hAnsi="Calibri" w:cs="Times New Roman"/>
          <w:lang w:val="en-GB"/>
        </w:rPr>
        <w:t xml:space="preserve">Sites where amino acid variations are present within autologous sequences are underlined. These epitopes represent 3 of the 4 known cytotoxic T-cell epitopes in the HIV-2 capsid </w:t>
      </w:r>
      <w:r>
        <w:rPr>
          <w:rFonts w:ascii="Calibri" w:hAnsi="Calibri" w:cs="Times New Roman"/>
          <w:lang w:val="en-GB"/>
        </w:rPr>
        <w:fldChar w:fldCharType="begin">
          <w:fldData xml:space="preserve">PEVuZE5vdGU+PENpdGU+PEF1dGhvcj5MZWxpZ2Rvd2ljejwvQXV0aG9yPjxZZWFyPjIwMDc8L1ll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</w:fldData>
        </w:fldChar>
      </w:r>
      <w:r w:rsidR="00764032">
        <w:rPr>
          <w:rFonts w:ascii="Calibri" w:hAnsi="Calibri" w:cs="Times New Roman"/>
          <w:lang w:val="en-GB"/>
        </w:rPr>
        <w:instrText xml:space="preserve"> ADDIN EN.CITE </w:instrText>
      </w:r>
      <w:r w:rsidR="00764032">
        <w:rPr>
          <w:rFonts w:ascii="Calibri" w:hAnsi="Calibri" w:cs="Times New Roman"/>
          <w:lang w:val="en-GB"/>
        </w:rPr>
        <w:fldChar w:fldCharType="begin">
          <w:fldData xml:space="preserve">PEVuZE5vdGU+PENpdGU+PEF1dGhvcj5MZWxpZ2Rvd2ljejwvQXV0aG9yPjxZZWFyPjIwMDc8L1ll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</w:fldData>
        </w:fldChar>
      </w:r>
      <w:r w:rsidR="00764032">
        <w:rPr>
          <w:rFonts w:ascii="Calibri" w:hAnsi="Calibri" w:cs="Times New Roman"/>
          <w:lang w:val="en-GB"/>
        </w:rPr>
        <w:instrText xml:space="preserve"> ADDIN EN.CITE.DATA </w:instrText>
      </w:r>
      <w:r w:rsidR="00764032">
        <w:rPr>
          <w:rFonts w:ascii="Calibri" w:hAnsi="Calibri" w:cs="Times New Roman"/>
          <w:lang w:val="en-GB"/>
        </w:rPr>
      </w:r>
      <w:r w:rsidR="00764032">
        <w:rPr>
          <w:rFonts w:ascii="Calibri" w:hAnsi="Calibri" w:cs="Times New Roman"/>
          <w:lang w:val="en-GB"/>
        </w:rPr>
        <w:fldChar w:fldCharType="end"/>
      </w:r>
      <w:r>
        <w:rPr>
          <w:rFonts w:ascii="Calibri" w:hAnsi="Calibri" w:cs="Times New Roman"/>
          <w:lang w:val="en-GB"/>
        </w:rPr>
      </w:r>
      <w:r>
        <w:rPr>
          <w:rFonts w:ascii="Calibri" w:hAnsi="Calibri" w:cs="Times New Roman"/>
          <w:lang w:val="en-GB"/>
        </w:rPr>
        <w:fldChar w:fldCharType="separate"/>
      </w:r>
      <w:r w:rsidR="00764032" w:rsidRPr="00764032">
        <w:rPr>
          <w:rFonts w:ascii="Calibri" w:hAnsi="Calibri" w:cs="Times New Roman"/>
          <w:noProof/>
          <w:vertAlign w:val="superscript"/>
          <w:lang w:val="en-GB"/>
        </w:rPr>
        <w:t>[7]</w:t>
      </w:r>
      <w:r>
        <w:rPr>
          <w:rFonts w:ascii="Calibri" w:hAnsi="Calibri" w:cs="Times New Roman"/>
          <w:lang w:val="en-GB"/>
        </w:rPr>
        <w:fldChar w:fldCharType="end"/>
      </w:r>
      <w:r>
        <w:rPr>
          <w:rFonts w:ascii="Calibri" w:hAnsi="Calibri" w:cs="Times New Roman"/>
          <w:lang w:val="en-GB"/>
        </w:rPr>
        <w:t>.</w:t>
      </w:r>
    </w:p>
    <w:p w14:paraId="21E50773" w14:textId="77777777" w:rsidR="00DA2DE6" w:rsidRDefault="00DA2DE6" w:rsidP="00DA2DE6">
      <w:pPr>
        <w:ind w:left="-180"/>
        <w:rPr>
          <w:lang w:val="en-GB"/>
        </w:rPr>
      </w:pPr>
    </w:p>
    <w:p w14:paraId="6A5B9BD2" w14:textId="77777777" w:rsidR="00DA2DE6" w:rsidRPr="00756348" w:rsidRDefault="00DA2DE6" w:rsidP="00DA2DE6">
      <w:pPr>
        <w:ind w:left="-180"/>
        <w:rPr>
          <w:lang w:val="en-GB"/>
        </w:rPr>
      </w:pPr>
    </w:p>
    <w:tbl>
      <w:tblPr>
        <w:tblpPr w:leftFromText="180" w:rightFromText="180" w:vertAnchor="page" w:horzAnchor="page" w:tblpX="1570" w:tblpY="4325"/>
        <w:tblW w:w="7380" w:type="dxa"/>
        <w:tblLook w:val="04A0" w:firstRow="1" w:lastRow="0" w:firstColumn="1" w:lastColumn="0" w:noHBand="0" w:noVBand="1"/>
      </w:tblPr>
      <w:tblGrid>
        <w:gridCol w:w="1309"/>
        <w:gridCol w:w="1460"/>
        <w:gridCol w:w="2215"/>
        <w:gridCol w:w="2396"/>
      </w:tblGrid>
      <w:tr w:rsidR="00AD755E" w:rsidRPr="00C86D18" w14:paraId="357063ED" w14:textId="77777777" w:rsidTr="00AD755E">
        <w:trPr>
          <w:trHeight w:val="800"/>
        </w:trPr>
        <w:tc>
          <w:tcPr>
            <w:tcW w:w="13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CE87F5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Participant 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42890A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b/>
                <w:bCs/>
                <w:color w:val="000000"/>
              </w:rPr>
              <w:t>Peptide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used</w:t>
            </w:r>
          </w:p>
        </w:tc>
        <w:tc>
          <w:tcPr>
            <w:tcW w:w="22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8FFF9A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b/>
                <w:bCs/>
                <w:color w:val="000000"/>
              </w:rPr>
              <w:t>ELISpot response (SFU/10</w:t>
            </w:r>
            <w:r w:rsidRPr="00C86D18">
              <w:rPr>
                <w:rFonts w:ascii="Calibri" w:eastAsia="Times New Roman" w:hAnsi="Calibri" w:cs="Times New Roman"/>
                <w:b/>
                <w:bCs/>
                <w:color w:val="000000"/>
                <w:vertAlign w:val="superscript"/>
              </w:rPr>
              <w:t>6</w:t>
            </w:r>
            <w:r w:rsidRPr="00C86D18"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 PBMCs)</w:t>
            </w:r>
          </w:p>
        </w:tc>
        <w:tc>
          <w:tcPr>
            <w:tcW w:w="23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4D8EE9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b/>
                <w:bCs/>
                <w:color w:val="000000"/>
              </w:rPr>
              <w:t>Autologous sequence</w:t>
            </w:r>
          </w:p>
        </w:tc>
      </w:tr>
      <w:tr w:rsidR="00AD755E" w:rsidRPr="00C86D18" w14:paraId="777577C0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3B6486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14_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3054274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DRFYKSLRA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D35992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21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201293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DRFYKSLRA</w:t>
            </w:r>
          </w:p>
        </w:tc>
      </w:tr>
      <w:tr w:rsidR="00AD755E" w:rsidRPr="00C86D18" w14:paraId="7E4104BD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800598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14_2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639A5E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5F59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051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4C96C5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DRFYKSLRA</w:t>
            </w:r>
          </w:p>
        </w:tc>
      </w:tr>
      <w:tr w:rsidR="00AD755E" w:rsidRPr="00C86D18" w14:paraId="43B4D45F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5FCC8F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14_3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9375434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A628F5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89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37DFF37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DRFYKSLRA</w:t>
            </w:r>
          </w:p>
        </w:tc>
      </w:tr>
      <w:tr w:rsidR="00AD755E" w:rsidRPr="00C86D18" w14:paraId="01D24085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B440FD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14_4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215279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65C6D9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020</w:t>
            </w:r>
          </w:p>
        </w:tc>
        <w:tc>
          <w:tcPr>
            <w:tcW w:w="2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58A32F8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DRFYKSLRA</w:t>
            </w:r>
          </w:p>
        </w:tc>
      </w:tr>
      <w:tr w:rsidR="00AD755E" w:rsidRPr="00C86D18" w14:paraId="2F9FCC80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01DB6C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BA56A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NIY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15A28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76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0A13A1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NIY</w:t>
            </w:r>
          </w:p>
        </w:tc>
      </w:tr>
      <w:tr w:rsidR="00AD755E" w:rsidRPr="00C86D18" w14:paraId="39E497C8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750924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2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EC7E39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329DF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35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5A2FB2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NIY</w:t>
            </w:r>
          </w:p>
        </w:tc>
      </w:tr>
      <w:tr w:rsidR="00AD755E" w:rsidRPr="00C86D18" w14:paraId="6C36CA94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9F9E83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3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90CCAD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08CE75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27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52E87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NIY</w:t>
            </w:r>
          </w:p>
        </w:tc>
      </w:tr>
      <w:tr w:rsidR="00AD755E" w:rsidRPr="00C86D18" w14:paraId="75AF5502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06924B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4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270AE8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DA40F3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10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FA5583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NIY</w:t>
            </w:r>
          </w:p>
        </w:tc>
      </w:tr>
      <w:tr w:rsidR="00AD755E" w:rsidRPr="00C86D18" w14:paraId="5D19BF4E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5D266F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5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986224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F9D58C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02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8226D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</w:t>
            </w:r>
            <w:r w:rsidRPr="00C86D18">
              <w:rPr>
                <w:rFonts w:ascii="Calibri (Body)" w:eastAsia="Times New Roman" w:hAnsi="Calibri (Body)" w:cs="Times New Roman"/>
                <w:color w:val="000000"/>
                <w:u w:val="single"/>
              </w:rPr>
              <w:t>S</w:t>
            </w:r>
            <w:r w:rsidRPr="00C86D18">
              <w:rPr>
                <w:rFonts w:ascii="Calibri" w:eastAsia="Times New Roman" w:hAnsi="Calibri" w:cs="Times New Roman"/>
                <w:color w:val="000000"/>
              </w:rPr>
              <w:t>IY</w:t>
            </w:r>
          </w:p>
        </w:tc>
      </w:tr>
      <w:tr w:rsidR="00AD755E" w:rsidRPr="00C86D18" w14:paraId="091E1826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FCCF711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6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2F17F3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697C5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219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9603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</w:t>
            </w:r>
            <w:r w:rsidRPr="00C86D18">
              <w:rPr>
                <w:rFonts w:ascii="Calibri (Body)" w:eastAsia="Times New Roman" w:hAnsi="Calibri (Body)" w:cs="Times New Roman"/>
                <w:color w:val="000000"/>
                <w:u w:val="single"/>
              </w:rPr>
              <w:t>I</w:t>
            </w:r>
            <w:r w:rsidRPr="00C86D18">
              <w:rPr>
                <w:rFonts w:ascii="Calibri" w:eastAsia="Times New Roman" w:hAnsi="Calibri" w:cs="Times New Roman"/>
                <w:color w:val="000000"/>
              </w:rPr>
              <w:t>PVGNIY</w:t>
            </w:r>
          </w:p>
        </w:tc>
      </w:tr>
      <w:tr w:rsidR="00AD755E" w:rsidRPr="00C86D18" w14:paraId="1DA901A5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911363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3501_7</w:t>
            </w: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A1B5E5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C18D6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5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1B350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NPVPVG</w:t>
            </w:r>
            <w:r w:rsidRPr="00C86D18">
              <w:rPr>
                <w:rFonts w:ascii="Calibri (Body)" w:eastAsia="Times New Roman" w:hAnsi="Calibri (Body)" w:cs="Times New Roman"/>
                <w:color w:val="000000"/>
                <w:u w:val="single"/>
              </w:rPr>
              <w:t>SI</w:t>
            </w:r>
            <w:r w:rsidRPr="00C86D18">
              <w:rPr>
                <w:rFonts w:ascii="Calibri" w:eastAsia="Times New Roman" w:hAnsi="Calibri" w:cs="Times New Roman"/>
                <w:color w:val="000000"/>
              </w:rPr>
              <w:t>Y</w:t>
            </w:r>
          </w:p>
        </w:tc>
      </w:tr>
      <w:tr w:rsidR="00AD755E" w:rsidRPr="00C86D18" w14:paraId="12C08604" w14:textId="77777777" w:rsidTr="00AD755E">
        <w:trPr>
          <w:trHeight w:val="320"/>
        </w:trPr>
        <w:tc>
          <w:tcPr>
            <w:tcW w:w="13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B0DAE6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1</w:t>
            </w:r>
          </w:p>
        </w:tc>
        <w:tc>
          <w:tcPr>
            <w:tcW w:w="14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6CAA017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  <w:tc>
          <w:tcPr>
            <w:tcW w:w="22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6C79FB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555</w:t>
            </w:r>
          </w:p>
        </w:tc>
        <w:tc>
          <w:tcPr>
            <w:tcW w:w="2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907409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5B1D9CBA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E20DF5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2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3E6D49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F357F9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2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82A5C1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5C420BA4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126D94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3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0290B8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6C767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84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C64C1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41B8F46B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C57003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4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671055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EA86CA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13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41BB3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192A1D9E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F857DD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5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3A950C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4E0A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3210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C154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3663AB9A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BEE66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6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9ACDFF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D86C8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224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863A6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4C54C92E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8BAF3AF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7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235804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46A52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55</w:t>
            </w:r>
          </w:p>
        </w:tc>
        <w:tc>
          <w:tcPr>
            <w:tcW w:w="2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9F8F99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  <w:tr w:rsidR="00AD755E" w:rsidRPr="00C86D18" w14:paraId="755A2B56" w14:textId="77777777" w:rsidTr="00AD755E">
        <w:trPr>
          <w:trHeight w:val="320"/>
        </w:trPr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BB6D96D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B5301_8</w:t>
            </w:r>
          </w:p>
        </w:tc>
        <w:tc>
          <w:tcPr>
            <w:tcW w:w="14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C02421" w14:textId="77777777" w:rsidR="00AD755E" w:rsidRPr="00C86D18" w:rsidRDefault="00AD755E" w:rsidP="00AD755E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36F7C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1100</w:t>
            </w:r>
          </w:p>
        </w:tc>
        <w:tc>
          <w:tcPr>
            <w:tcW w:w="2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5CD704E" w14:textId="77777777" w:rsidR="00AD755E" w:rsidRPr="00C86D18" w:rsidRDefault="00AD755E" w:rsidP="00AD755E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C86D18">
              <w:rPr>
                <w:rFonts w:ascii="Calibri" w:eastAsia="Times New Roman" w:hAnsi="Calibri" w:cs="Times New Roman"/>
                <w:color w:val="000000"/>
              </w:rPr>
              <w:t>TPYDINQML</w:t>
            </w:r>
          </w:p>
        </w:tc>
      </w:tr>
    </w:tbl>
    <w:p w14:paraId="5775A759" w14:textId="77777777" w:rsidR="00DA2DE6" w:rsidRDefault="00DA2DE6" w:rsidP="00DA2DE6">
      <w:pPr>
        <w:ind w:left="-180"/>
        <w:rPr>
          <w:b/>
          <w:lang w:val="en-GB"/>
        </w:rPr>
      </w:pPr>
    </w:p>
    <w:p w14:paraId="57A1D5ED" w14:textId="77777777" w:rsidR="00DA2DE6" w:rsidRDefault="00DA2DE6" w:rsidP="00DA2DE6">
      <w:pPr>
        <w:ind w:left="-180"/>
        <w:rPr>
          <w:b/>
          <w:lang w:val="en-GB"/>
        </w:rPr>
      </w:pPr>
    </w:p>
    <w:p w14:paraId="7698C1B5" w14:textId="77777777" w:rsidR="00DA2DE6" w:rsidRDefault="00DA2DE6" w:rsidP="00DA2DE6">
      <w:pPr>
        <w:ind w:left="-180"/>
        <w:rPr>
          <w:b/>
          <w:lang w:val="en-GB"/>
        </w:rPr>
      </w:pPr>
    </w:p>
    <w:p w14:paraId="5D4C2A13" w14:textId="77777777" w:rsidR="00DA2DE6" w:rsidRDefault="00DA2DE6" w:rsidP="00DA2DE6">
      <w:pPr>
        <w:ind w:left="-180"/>
        <w:rPr>
          <w:b/>
          <w:lang w:val="en-GB"/>
        </w:rPr>
      </w:pPr>
    </w:p>
    <w:p w14:paraId="4DF6F557" w14:textId="77777777" w:rsidR="00DA2DE6" w:rsidRDefault="00DA2DE6" w:rsidP="00DA2DE6">
      <w:pPr>
        <w:ind w:left="-180"/>
        <w:rPr>
          <w:b/>
          <w:lang w:val="en-GB"/>
        </w:rPr>
      </w:pPr>
    </w:p>
    <w:p w14:paraId="162EEDAA" w14:textId="77777777" w:rsidR="00DA2DE6" w:rsidRDefault="00DA2DE6" w:rsidP="00DA2DE6">
      <w:pPr>
        <w:ind w:left="-180"/>
        <w:rPr>
          <w:b/>
          <w:lang w:val="en-GB"/>
        </w:rPr>
      </w:pPr>
    </w:p>
    <w:p w14:paraId="21604B2E" w14:textId="77777777" w:rsidR="00DA2DE6" w:rsidRDefault="00DA2DE6" w:rsidP="00DA2DE6">
      <w:pPr>
        <w:ind w:left="-180"/>
        <w:rPr>
          <w:b/>
          <w:lang w:val="en-GB"/>
        </w:rPr>
      </w:pPr>
    </w:p>
    <w:p w14:paraId="0630F4F0" w14:textId="77777777" w:rsidR="00DA2DE6" w:rsidRDefault="00DA2DE6" w:rsidP="00DA2DE6">
      <w:pPr>
        <w:ind w:left="-180"/>
        <w:rPr>
          <w:b/>
          <w:lang w:val="en-GB"/>
        </w:rPr>
      </w:pPr>
    </w:p>
    <w:p w14:paraId="1F314AC5" w14:textId="77777777" w:rsidR="00DA2DE6" w:rsidRDefault="00DA2DE6" w:rsidP="00DA2DE6">
      <w:pPr>
        <w:ind w:left="-180"/>
        <w:rPr>
          <w:b/>
          <w:lang w:val="en-GB"/>
        </w:rPr>
      </w:pPr>
    </w:p>
    <w:p w14:paraId="410E2828" w14:textId="77777777" w:rsidR="00DA2DE6" w:rsidRDefault="00DA2DE6" w:rsidP="00DA2DE6">
      <w:pPr>
        <w:ind w:left="-180"/>
        <w:rPr>
          <w:b/>
          <w:lang w:val="en-GB"/>
        </w:rPr>
      </w:pPr>
    </w:p>
    <w:p w14:paraId="57275009" w14:textId="77777777" w:rsidR="00DA2DE6" w:rsidRDefault="00DA2DE6" w:rsidP="00DA2DE6">
      <w:pPr>
        <w:ind w:left="-180"/>
        <w:rPr>
          <w:b/>
          <w:lang w:val="en-GB"/>
        </w:rPr>
      </w:pPr>
    </w:p>
    <w:p w14:paraId="1A364A61" w14:textId="77777777" w:rsidR="00DA2DE6" w:rsidRDefault="00DA2DE6" w:rsidP="00DA2DE6">
      <w:pPr>
        <w:ind w:left="-180"/>
        <w:rPr>
          <w:b/>
          <w:lang w:val="en-GB"/>
        </w:rPr>
      </w:pPr>
    </w:p>
    <w:p w14:paraId="2FD02E4D" w14:textId="77777777" w:rsidR="00DA2DE6" w:rsidRDefault="00DA2DE6" w:rsidP="00DA2DE6">
      <w:pPr>
        <w:ind w:left="-180"/>
        <w:rPr>
          <w:b/>
          <w:lang w:val="en-GB"/>
        </w:rPr>
      </w:pPr>
    </w:p>
    <w:p w14:paraId="608D0940" w14:textId="77777777" w:rsidR="00DA2DE6" w:rsidRDefault="00DA2DE6" w:rsidP="00DA2DE6">
      <w:pPr>
        <w:ind w:left="-180"/>
        <w:rPr>
          <w:b/>
          <w:lang w:val="en-GB"/>
        </w:rPr>
      </w:pPr>
    </w:p>
    <w:p w14:paraId="1DA8CED1" w14:textId="77777777" w:rsidR="00DA2DE6" w:rsidRDefault="00DA2DE6" w:rsidP="00DA2DE6">
      <w:pPr>
        <w:ind w:left="-180"/>
        <w:rPr>
          <w:b/>
          <w:lang w:val="en-GB"/>
        </w:rPr>
      </w:pPr>
    </w:p>
    <w:p w14:paraId="7012F759" w14:textId="77777777" w:rsidR="00DA2DE6" w:rsidRDefault="00DA2DE6" w:rsidP="00DA2DE6">
      <w:pPr>
        <w:ind w:left="-180"/>
        <w:rPr>
          <w:b/>
          <w:lang w:val="en-GB"/>
        </w:rPr>
      </w:pPr>
    </w:p>
    <w:p w14:paraId="22A7FFDA" w14:textId="77777777" w:rsidR="00DA2DE6" w:rsidRDefault="00DA2DE6" w:rsidP="00DA2DE6">
      <w:pPr>
        <w:ind w:left="-180"/>
        <w:rPr>
          <w:b/>
          <w:lang w:val="en-GB"/>
        </w:rPr>
      </w:pPr>
    </w:p>
    <w:p w14:paraId="220F250A" w14:textId="77777777" w:rsidR="00DA2DE6" w:rsidRDefault="00DA2DE6" w:rsidP="00DA2DE6">
      <w:pPr>
        <w:ind w:left="-180"/>
        <w:rPr>
          <w:b/>
          <w:lang w:val="en-GB"/>
        </w:rPr>
      </w:pPr>
    </w:p>
    <w:p w14:paraId="3A0CB81D" w14:textId="77777777" w:rsidR="00DA2DE6" w:rsidRDefault="00DA2DE6" w:rsidP="00DA2DE6">
      <w:pPr>
        <w:ind w:left="-180"/>
        <w:rPr>
          <w:b/>
          <w:lang w:val="en-GB"/>
        </w:rPr>
      </w:pPr>
    </w:p>
    <w:p w14:paraId="15001551" w14:textId="77777777" w:rsidR="00DA2DE6" w:rsidRDefault="00DA2DE6" w:rsidP="00DA2DE6">
      <w:pPr>
        <w:ind w:left="-180"/>
        <w:rPr>
          <w:b/>
          <w:lang w:val="en-GB"/>
        </w:rPr>
      </w:pPr>
    </w:p>
    <w:p w14:paraId="3F3E83AA" w14:textId="77777777" w:rsidR="00DA2DE6" w:rsidRDefault="00DA2DE6" w:rsidP="00DA2DE6">
      <w:pPr>
        <w:ind w:left="-180"/>
        <w:rPr>
          <w:b/>
          <w:lang w:val="en-GB"/>
        </w:rPr>
      </w:pPr>
    </w:p>
    <w:p w14:paraId="5C4DF649" w14:textId="77777777" w:rsidR="00DA2DE6" w:rsidRDefault="00DA2DE6" w:rsidP="00DA2DE6">
      <w:pPr>
        <w:ind w:left="-180"/>
        <w:rPr>
          <w:b/>
          <w:lang w:val="en-GB"/>
        </w:rPr>
      </w:pPr>
    </w:p>
    <w:p w14:paraId="35EE2D14" w14:textId="77777777" w:rsidR="00DA2DE6" w:rsidRDefault="00DA2DE6" w:rsidP="00DA2DE6">
      <w:pPr>
        <w:ind w:left="-180"/>
        <w:rPr>
          <w:b/>
          <w:lang w:val="en-GB"/>
        </w:rPr>
      </w:pPr>
    </w:p>
    <w:p w14:paraId="0D443AF3" w14:textId="77777777" w:rsidR="00DA2DE6" w:rsidRDefault="00DA2DE6" w:rsidP="00DA2DE6">
      <w:pPr>
        <w:ind w:left="-180"/>
        <w:rPr>
          <w:b/>
          <w:lang w:val="en-GB"/>
        </w:rPr>
      </w:pPr>
    </w:p>
    <w:p w14:paraId="0D963839" w14:textId="77777777" w:rsidR="00DA2DE6" w:rsidRDefault="00DA2DE6" w:rsidP="00DA2DE6">
      <w:pPr>
        <w:ind w:left="-180"/>
        <w:rPr>
          <w:b/>
          <w:lang w:val="en-GB"/>
        </w:rPr>
      </w:pPr>
    </w:p>
    <w:p w14:paraId="56F7A22C" w14:textId="77777777" w:rsidR="00DA2DE6" w:rsidRDefault="00DA2DE6" w:rsidP="00DA2DE6">
      <w:pPr>
        <w:ind w:left="-180"/>
        <w:rPr>
          <w:b/>
          <w:lang w:val="en-GB"/>
        </w:rPr>
      </w:pPr>
    </w:p>
    <w:p w14:paraId="7515460D" w14:textId="77777777" w:rsidR="00DA2DE6" w:rsidRDefault="00DA2DE6" w:rsidP="00DA2DE6">
      <w:pPr>
        <w:ind w:left="-180"/>
        <w:rPr>
          <w:b/>
          <w:lang w:val="en-GB"/>
        </w:rPr>
      </w:pPr>
    </w:p>
    <w:p w14:paraId="4C2D5948" w14:textId="77777777" w:rsidR="00DA2DE6" w:rsidRDefault="00DA2DE6" w:rsidP="00DA2DE6">
      <w:pPr>
        <w:ind w:left="-180"/>
        <w:rPr>
          <w:b/>
          <w:lang w:val="en-GB"/>
        </w:rPr>
      </w:pPr>
    </w:p>
    <w:p w14:paraId="02C7030A" w14:textId="77777777" w:rsidR="00DA2DE6" w:rsidRDefault="00DA2DE6" w:rsidP="00DA2DE6">
      <w:pPr>
        <w:ind w:left="-180"/>
        <w:rPr>
          <w:b/>
          <w:lang w:val="en-GB"/>
        </w:rPr>
      </w:pPr>
    </w:p>
    <w:p w14:paraId="27CC4EFB" w14:textId="77777777" w:rsidR="00DA2DE6" w:rsidRDefault="00DA2DE6" w:rsidP="00DA2DE6">
      <w:pPr>
        <w:ind w:left="-180"/>
        <w:rPr>
          <w:b/>
          <w:lang w:val="en-GB"/>
        </w:rPr>
      </w:pPr>
    </w:p>
    <w:p w14:paraId="63FEBD70" w14:textId="77777777" w:rsidR="00DA2DE6" w:rsidRDefault="00DA2DE6" w:rsidP="00DA2DE6">
      <w:pPr>
        <w:ind w:left="-180"/>
        <w:rPr>
          <w:b/>
          <w:lang w:val="en-GB"/>
        </w:rPr>
      </w:pPr>
    </w:p>
    <w:p w14:paraId="3EB662C1" w14:textId="77777777" w:rsidR="00DA2DE6" w:rsidRDefault="00DA2DE6" w:rsidP="00DA2DE6">
      <w:pPr>
        <w:ind w:left="-180"/>
        <w:rPr>
          <w:b/>
          <w:lang w:val="en-GB"/>
        </w:rPr>
      </w:pPr>
    </w:p>
    <w:p w14:paraId="75F7639F" w14:textId="77777777" w:rsidR="00DA2DE6" w:rsidRDefault="00DA2DE6" w:rsidP="00DA2DE6">
      <w:pPr>
        <w:ind w:left="-180"/>
        <w:rPr>
          <w:b/>
          <w:lang w:val="en-GB"/>
        </w:rPr>
      </w:pPr>
    </w:p>
    <w:p w14:paraId="2EB5BEFA" w14:textId="77777777" w:rsidR="00DA2DE6" w:rsidRDefault="00DA2DE6" w:rsidP="00DA2DE6">
      <w:pPr>
        <w:ind w:left="-180"/>
        <w:rPr>
          <w:b/>
          <w:lang w:val="en-GB"/>
        </w:rPr>
      </w:pPr>
    </w:p>
    <w:p w14:paraId="0D6C4C2C" w14:textId="77777777" w:rsidR="00DA2DE6" w:rsidRDefault="00DA2DE6" w:rsidP="00DA2DE6">
      <w:pPr>
        <w:ind w:left="-180"/>
        <w:rPr>
          <w:b/>
          <w:lang w:val="en-GB"/>
        </w:rPr>
      </w:pPr>
    </w:p>
    <w:p w14:paraId="0EB2F52D" w14:textId="77777777" w:rsidR="00DA2DE6" w:rsidRDefault="00DA2DE6" w:rsidP="00DA2DE6">
      <w:pPr>
        <w:ind w:left="-180"/>
        <w:rPr>
          <w:b/>
          <w:lang w:val="en-GB"/>
        </w:rPr>
      </w:pPr>
    </w:p>
    <w:p w14:paraId="027473E0" w14:textId="77777777" w:rsidR="00DA2DE6" w:rsidRDefault="00DA2DE6" w:rsidP="00DA2DE6">
      <w:pPr>
        <w:ind w:left="-180"/>
        <w:rPr>
          <w:b/>
          <w:lang w:val="en-GB"/>
        </w:rPr>
      </w:pPr>
    </w:p>
    <w:p w14:paraId="488E1883" w14:textId="77777777" w:rsidR="00DA2DE6" w:rsidRDefault="00DA2DE6" w:rsidP="00DA2DE6">
      <w:pPr>
        <w:ind w:left="-180"/>
        <w:rPr>
          <w:b/>
          <w:lang w:val="en-GB"/>
        </w:rPr>
      </w:pPr>
    </w:p>
    <w:p w14:paraId="26513795" w14:textId="77777777" w:rsidR="008E18CF" w:rsidRDefault="008E18CF" w:rsidP="00DA2DE6">
      <w:pPr>
        <w:ind w:left="-180"/>
        <w:rPr>
          <w:b/>
          <w:lang w:val="en-GB"/>
        </w:rPr>
        <w:sectPr w:rsidR="008E18CF" w:rsidSect="00764032">
          <w:pgSz w:w="11894" w:h="16834"/>
          <w:pgMar w:top="778" w:right="1004" w:bottom="1181" w:left="1440" w:header="720" w:footer="720" w:gutter="0"/>
          <w:cols w:space="720"/>
          <w:docGrid w:linePitch="360"/>
        </w:sectPr>
      </w:pPr>
    </w:p>
    <w:p w14:paraId="6B090703" w14:textId="488B6291" w:rsidR="008E18CF" w:rsidRDefault="008E18CF" w:rsidP="00DA2DE6">
      <w:pPr>
        <w:ind w:left="-180"/>
        <w:rPr>
          <w:b/>
          <w:lang w:val="en-GB"/>
        </w:rPr>
      </w:pPr>
    </w:p>
    <w:p w14:paraId="14CE1FFB" w14:textId="77777777" w:rsidR="008E18CF" w:rsidRDefault="008E18CF" w:rsidP="00DA2DE6">
      <w:pPr>
        <w:ind w:left="-180"/>
        <w:rPr>
          <w:b/>
          <w:lang w:val="en-GB"/>
        </w:rPr>
      </w:pPr>
    </w:p>
    <w:p w14:paraId="17F82CB7" w14:textId="5CDA58BF" w:rsidR="008E18CF" w:rsidRDefault="00E2239A" w:rsidP="008E18CF">
      <w:pPr>
        <w:spacing w:line="480" w:lineRule="auto"/>
        <w:ind w:left="806" w:right="43"/>
        <w:rPr>
          <w:rFonts w:ascii="Calibri" w:hAnsi="Calibri"/>
          <w:color w:val="000000"/>
        </w:rPr>
      </w:pPr>
      <w:r>
        <w:rPr>
          <w:rFonts w:ascii="Calibri" w:hAnsi="Calibri"/>
          <w:b/>
          <w:color w:val="000000"/>
        </w:rPr>
        <w:t>Supplementary Table 4</w:t>
      </w:r>
      <w:r w:rsidR="008E18CF">
        <w:rPr>
          <w:rFonts w:ascii="Calibri" w:hAnsi="Calibri"/>
          <w:b/>
          <w:color w:val="000000"/>
        </w:rPr>
        <w:t xml:space="preserve">. Clinical parameters and T-cell responses to a HIV-2 B*5801-resticted epitope (TW10-like) variants in HIV-2 infected </w:t>
      </w:r>
      <w:r w:rsidR="008E18CF">
        <w:rPr>
          <w:rFonts w:ascii="Calibri" w:hAnsi="Calibri"/>
          <w:b/>
          <w:i/>
          <w:color w:val="000000"/>
        </w:rPr>
        <w:t>HLA-</w:t>
      </w:r>
      <w:r w:rsidR="008E18CF" w:rsidRPr="00B11AB1">
        <w:rPr>
          <w:rFonts w:ascii="Calibri" w:hAnsi="Calibri"/>
          <w:b/>
          <w:i/>
          <w:color w:val="000000"/>
        </w:rPr>
        <w:t>B*5801</w:t>
      </w:r>
      <w:r w:rsidR="008E18CF">
        <w:rPr>
          <w:rFonts w:ascii="Calibri" w:hAnsi="Calibri"/>
          <w:b/>
          <w:color w:val="000000"/>
        </w:rPr>
        <w:t xml:space="preserve">-positive participants in </w:t>
      </w:r>
      <w:r w:rsidR="008E18CF" w:rsidRPr="00971CEB">
        <w:rPr>
          <w:rFonts w:ascii="Calibri" w:hAnsi="Calibri"/>
          <w:b/>
          <w:color w:val="000000" w:themeColor="text1"/>
        </w:rPr>
        <w:t>Cai</w:t>
      </w:r>
      <w:r w:rsidR="008E18CF" w:rsidRPr="00971CEB">
        <w:rPr>
          <w:rFonts w:ascii="Calibri" w:hAnsi="Calibri"/>
          <w:b/>
          <w:lang w:val="en-GB"/>
        </w:rPr>
        <w:t>ó</w:t>
      </w:r>
      <w:r w:rsidR="008E18CF">
        <w:rPr>
          <w:rFonts w:ascii="Calibri" w:hAnsi="Calibri"/>
          <w:b/>
          <w:lang w:val="en-GB"/>
        </w:rPr>
        <w:t xml:space="preserve">, Guinea-Bissau. </w:t>
      </w:r>
      <w:r w:rsidR="008E18CF">
        <w:rPr>
          <w:rFonts w:ascii="Calibri" w:hAnsi="Calibri"/>
          <w:lang w:val="en-GB"/>
        </w:rPr>
        <w:t xml:space="preserve">The codon positon identified as a possible </w:t>
      </w:r>
      <w:r w:rsidR="008E18CF">
        <w:rPr>
          <w:rFonts w:ascii="Calibri" w:hAnsi="Calibri"/>
          <w:i/>
          <w:lang w:val="en-GB"/>
        </w:rPr>
        <w:t>HLA-</w:t>
      </w:r>
      <w:r w:rsidR="008E18CF" w:rsidRPr="00B11AB1">
        <w:rPr>
          <w:rFonts w:ascii="Calibri" w:hAnsi="Calibri"/>
          <w:i/>
          <w:lang w:val="en-GB"/>
        </w:rPr>
        <w:t>B*5801</w:t>
      </w:r>
      <w:r w:rsidR="008E18CF">
        <w:rPr>
          <w:rFonts w:ascii="Calibri" w:hAnsi="Calibri"/>
          <w:lang w:val="en-GB"/>
        </w:rPr>
        <w:t>-mediated escape mutation (E</w:t>
      </w:r>
      <w:r w:rsidR="008E18CF" w:rsidRPr="00094C34">
        <w:rPr>
          <w:rFonts w:ascii="Calibri" w:hAnsi="Calibri"/>
          <w:lang w:val="en-GB"/>
        </w:rPr>
        <w:t>245</w:t>
      </w:r>
      <w:r w:rsidR="008E18CF">
        <w:rPr>
          <w:rFonts w:ascii="Calibri" w:hAnsi="Calibri"/>
          <w:lang w:val="en-GB"/>
        </w:rPr>
        <w:t>D) is underlined.</w:t>
      </w:r>
    </w:p>
    <w:p w14:paraId="42AD9349" w14:textId="77777777" w:rsidR="008E18CF" w:rsidRDefault="008E18CF" w:rsidP="00DA2DE6">
      <w:pPr>
        <w:ind w:left="-180"/>
        <w:rPr>
          <w:b/>
          <w:lang w:val="en-GB"/>
        </w:rPr>
      </w:pPr>
    </w:p>
    <w:tbl>
      <w:tblPr>
        <w:tblpPr w:leftFromText="180" w:rightFromText="180" w:vertAnchor="page" w:horzAnchor="page" w:tblpX="2530" w:tblpY="3245"/>
        <w:tblW w:w="11259" w:type="dxa"/>
        <w:tblLayout w:type="fixed"/>
        <w:tblLook w:val="04A0" w:firstRow="1" w:lastRow="0" w:firstColumn="1" w:lastColumn="0" w:noHBand="0" w:noVBand="1"/>
      </w:tblPr>
      <w:tblGrid>
        <w:gridCol w:w="1279"/>
        <w:gridCol w:w="1067"/>
        <w:gridCol w:w="1324"/>
        <w:gridCol w:w="2009"/>
        <w:gridCol w:w="1800"/>
        <w:gridCol w:w="2160"/>
        <w:gridCol w:w="1620"/>
      </w:tblGrid>
      <w:tr w:rsidR="00D60AEB" w:rsidRPr="006E5504" w14:paraId="271BE079" w14:textId="77777777" w:rsidTr="00D60AEB">
        <w:trPr>
          <w:trHeight w:val="607"/>
        </w:trPr>
        <w:tc>
          <w:tcPr>
            <w:tcW w:w="367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39FED" w14:textId="77777777" w:rsidR="00D60AEB" w:rsidRPr="006E5504" w:rsidRDefault="00D60AEB" w:rsidP="008E18CF">
            <w:pPr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 </w:t>
            </w:r>
          </w:p>
        </w:tc>
        <w:tc>
          <w:tcPr>
            <w:tcW w:w="596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99F5F" w14:textId="77777777" w:rsidR="00D60AEB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 xml:space="preserve">ELISpot responses </w:t>
            </w:r>
          </w:p>
          <w:p w14:paraId="610F6B89" w14:textId="23A3C785" w:rsidR="00D60AEB" w:rsidRPr="006E5504" w:rsidRDefault="00D60AEB" w:rsidP="00D60AEB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(SFU/10</w:t>
            </w:r>
            <w:r w:rsidRPr="006E5504">
              <w:rPr>
                <w:rFonts w:ascii="Calibri (Body)" w:eastAsia="Times New Roman" w:hAnsi="Calibri (Body)"/>
                <w:color w:val="000000"/>
                <w:vertAlign w:val="superscript"/>
              </w:rPr>
              <w:t xml:space="preserve">6 </w:t>
            </w:r>
            <w:r w:rsidRPr="006E5504">
              <w:rPr>
                <w:rFonts w:ascii="Calibri (Body)" w:eastAsia="Times New Roman" w:hAnsi="Calibri (Body)"/>
                <w:color w:val="000000"/>
              </w:rPr>
              <w:t>PBMCs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B9FC" w14:textId="718D9EBB" w:rsidR="00D60AEB" w:rsidRPr="006E5504" w:rsidRDefault="00D60AEB" w:rsidP="008E18CF">
            <w:pPr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 </w:t>
            </w:r>
          </w:p>
        </w:tc>
      </w:tr>
      <w:tr w:rsidR="00D60AEB" w:rsidRPr="006E5504" w14:paraId="5B1521A4" w14:textId="77777777" w:rsidTr="00D60AEB">
        <w:trPr>
          <w:trHeight w:val="780"/>
        </w:trPr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7F5952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 xml:space="preserve">Participant 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92970C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CD4 count (cells/µl)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B995BA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HIV-2 VL</w:t>
            </w:r>
            <w:r w:rsidRPr="006E5504">
              <w:rPr>
                <w:rFonts w:ascii="Calibri" w:eastAsia="Times New Roman" w:hAnsi="Calibri"/>
                <w:color w:val="000000"/>
              </w:rPr>
              <w:t xml:space="preserve"> (copies/ml)</w:t>
            </w:r>
          </w:p>
        </w:tc>
        <w:tc>
          <w:tcPr>
            <w:tcW w:w="2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B1EFD6" w14:textId="75C4119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color w:val="000000"/>
                <w:u w:val="single"/>
              </w:rPr>
              <w:t>E</w:t>
            </w:r>
            <w:r w:rsidRPr="006E5504">
              <w:rPr>
                <w:rFonts w:ascii="Calibri" w:eastAsia="Times New Roman" w:hAnsi="Calibri"/>
                <w:color w:val="000000"/>
              </w:rPr>
              <w:t>EQIQW (</w:t>
            </w:r>
            <w:r>
              <w:rPr>
                <w:rFonts w:ascii="Calibri" w:eastAsia="Times New Roman" w:hAnsi="Calibri"/>
                <w:color w:val="000000"/>
              </w:rPr>
              <w:t xml:space="preserve">HIV-2 </w:t>
            </w:r>
            <w:r w:rsidRPr="006E5504">
              <w:rPr>
                <w:rFonts w:ascii="Calibri" w:eastAsia="Times New Roman" w:hAnsi="Calibri"/>
                <w:color w:val="000000"/>
              </w:rPr>
              <w:t>wild type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4ADAD4" w14:textId="7DE3BD45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 (</w:t>
            </w:r>
            <w:r>
              <w:rPr>
                <w:rFonts w:ascii="Calibri" w:eastAsia="Times New Roman" w:hAnsi="Calibri"/>
                <w:color w:val="000000"/>
              </w:rPr>
              <w:t xml:space="preserve">HIV-2 </w:t>
            </w:r>
            <w:r w:rsidRPr="006E5504">
              <w:rPr>
                <w:rFonts w:ascii="Calibri" w:eastAsia="Times New Roman" w:hAnsi="Calibri"/>
                <w:color w:val="000000"/>
              </w:rPr>
              <w:t>mutant)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FA13490" w14:textId="77777777" w:rsidR="00D60AEB" w:rsidRDefault="00D60AEB" w:rsidP="00D60AEB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TSTLQEQIGW</w:t>
            </w:r>
          </w:p>
          <w:p w14:paraId="58B2DC19" w14:textId="4443BD5A" w:rsidR="00D60AEB" w:rsidRPr="006E5504" w:rsidRDefault="00D60AEB" w:rsidP="00D60AEB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(HIV-1 TW10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B9DB0C" w14:textId="3CE0BCC2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 xml:space="preserve">Autologous </w:t>
            </w:r>
            <w:r>
              <w:rPr>
                <w:rFonts w:ascii="Calibri" w:eastAsia="Times New Roman" w:hAnsi="Calibri"/>
                <w:color w:val="000000"/>
              </w:rPr>
              <w:t xml:space="preserve">HIV-2 </w:t>
            </w:r>
            <w:r w:rsidRPr="006E5504">
              <w:rPr>
                <w:rFonts w:ascii="Calibri" w:eastAsia="Times New Roman" w:hAnsi="Calibri"/>
                <w:color w:val="000000"/>
              </w:rPr>
              <w:t>sequence</w:t>
            </w:r>
            <w:r>
              <w:rPr>
                <w:rFonts w:ascii="Calibri" w:eastAsia="Times New Roman" w:hAnsi="Calibri"/>
                <w:color w:val="000000"/>
              </w:rPr>
              <w:t>*</w:t>
            </w:r>
          </w:p>
        </w:tc>
      </w:tr>
      <w:tr w:rsidR="00D60AEB" w:rsidRPr="006E5504" w14:paraId="1B9CFAA9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B878F4" w14:textId="566A3A19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1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050374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27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6258A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&lt;100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0AF07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2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7772A4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440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3E934186" w14:textId="24E1042B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5C1EA" w14:textId="60B2988D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  <w:tr w:rsidR="00D60AEB" w:rsidRPr="006E5504" w14:paraId="2C97BE1C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48F843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2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691E7F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715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C3C739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&lt;100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ED4CA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38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5FF41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79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30204956" w14:textId="656DD961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E5174" w14:textId="3245858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  <w:tr w:rsidR="00D60AEB" w:rsidRPr="006E5504" w14:paraId="2F4AFB50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651262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3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7F2E1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67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8F9AE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&lt;100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F7EAB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1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1B6CFE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25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594ECCFA" w14:textId="4239596C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12451" w14:textId="61AA320B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  <w:tr w:rsidR="00D60AEB" w:rsidRPr="006E5504" w14:paraId="027BA985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97F544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4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91D4C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345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5E685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085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F9441A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4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B64D5E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84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73A4E29E" w14:textId="2D284F64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C30AA2" w14:textId="3F1A6BC3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  <w:tr w:rsidR="00D60AEB" w:rsidRPr="006E5504" w14:paraId="626D315B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D22FD6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5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611B97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645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6C23EF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8340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AB4485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44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705ABE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280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0A4CA08C" w14:textId="7E7A69EB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5ECE1" w14:textId="1796ABE1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  <w:tr w:rsidR="00D60AEB" w:rsidRPr="006E5504" w14:paraId="574B1E67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0B5D28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6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018CF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13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8AAE5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&lt;100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4FE135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54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7F634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69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7DF7F079" w14:textId="393E5E39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1171E5" w14:textId="38B7CB1D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b/>
                <w:bCs/>
                <w:color w:val="000000"/>
                <w:u w:val="single"/>
              </w:rPr>
              <w:t>D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  <w:tr w:rsidR="00D60AEB" w:rsidRPr="006E5504" w14:paraId="21A2E583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DA48CE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7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7FC8D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94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06E7B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&lt;100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6B6CE8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93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3DBC73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35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1607FAB7" w14:textId="6769A216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735C25" w14:textId="2BD1431A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color w:val="000000"/>
                <w:u w:val="single"/>
              </w:rPr>
              <w:t>E</w:t>
            </w:r>
            <w:r w:rsidRPr="006E5504">
              <w:rPr>
                <w:rFonts w:ascii="Calibri" w:eastAsia="Times New Roman" w:hAnsi="Calibri"/>
                <w:color w:val="000000"/>
              </w:rPr>
              <w:t>EQIEW</w:t>
            </w:r>
          </w:p>
        </w:tc>
      </w:tr>
      <w:tr w:rsidR="00D60AEB" w:rsidRPr="006E5504" w14:paraId="2A04E093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4BA5EA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8</w:t>
            </w:r>
          </w:p>
        </w:tc>
        <w:tc>
          <w:tcPr>
            <w:tcW w:w="1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8B4E2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53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B028C2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1589</w:t>
            </w:r>
          </w:p>
        </w:tc>
        <w:tc>
          <w:tcPr>
            <w:tcW w:w="2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185393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84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4AF19C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22E0B96E" w14:textId="5A7C163C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23EB41" w14:textId="4B29EFC8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color w:val="000000"/>
                <w:u w:val="single"/>
              </w:rPr>
              <w:t>E</w:t>
            </w:r>
            <w:r w:rsidRPr="006E5504">
              <w:rPr>
                <w:rFonts w:ascii="Calibri" w:eastAsia="Times New Roman" w:hAnsi="Calibri"/>
                <w:color w:val="000000"/>
              </w:rPr>
              <w:t>EQIEW</w:t>
            </w:r>
          </w:p>
        </w:tc>
      </w:tr>
      <w:tr w:rsidR="00D60AEB" w:rsidRPr="006E5504" w14:paraId="0484F361" w14:textId="77777777" w:rsidTr="00D60AEB">
        <w:trPr>
          <w:trHeight w:val="320"/>
        </w:trPr>
        <w:tc>
          <w:tcPr>
            <w:tcW w:w="12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8283794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58_</w:t>
            </w:r>
            <w:r w:rsidRPr="006E5504">
              <w:rPr>
                <w:rFonts w:ascii="Calibri" w:eastAsia="Times New Roman" w:hAnsi="Calibri"/>
                <w:color w:val="000000"/>
              </w:rPr>
              <w:t>9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E8E9E1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460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6130A8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523</w:t>
            </w:r>
          </w:p>
        </w:tc>
        <w:tc>
          <w:tcPr>
            <w:tcW w:w="2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9487A7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2160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24FDB7" w14:textId="77777777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2530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504782" w14:textId="28B1824E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-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262C78" w14:textId="22366869" w:rsidR="00D60AEB" w:rsidRPr="006E5504" w:rsidRDefault="00D60AEB" w:rsidP="008E18CF">
            <w:pPr>
              <w:jc w:val="center"/>
              <w:rPr>
                <w:rFonts w:ascii="Calibri" w:eastAsia="Times New Roman" w:hAnsi="Calibri"/>
                <w:color w:val="000000"/>
              </w:rPr>
            </w:pPr>
            <w:r w:rsidRPr="006E5504">
              <w:rPr>
                <w:rFonts w:ascii="Calibri" w:eastAsia="Times New Roman" w:hAnsi="Calibri"/>
                <w:color w:val="000000"/>
              </w:rPr>
              <w:t>TSTV</w:t>
            </w:r>
            <w:r w:rsidRPr="006E5504">
              <w:rPr>
                <w:rFonts w:ascii="Calibri (Body)" w:eastAsia="Times New Roman" w:hAnsi="Calibri (Body)"/>
                <w:color w:val="000000"/>
                <w:u w:val="single"/>
              </w:rPr>
              <w:t>E</w:t>
            </w:r>
            <w:r w:rsidRPr="006E5504">
              <w:rPr>
                <w:rFonts w:ascii="Calibri" w:eastAsia="Times New Roman" w:hAnsi="Calibri"/>
                <w:color w:val="000000"/>
              </w:rPr>
              <w:t>EQIQW</w:t>
            </w:r>
          </w:p>
        </w:tc>
      </w:tr>
    </w:tbl>
    <w:p w14:paraId="26D8301D" w14:textId="77777777" w:rsidR="008E18CF" w:rsidRDefault="008E18CF" w:rsidP="00DA2DE6">
      <w:pPr>
        <w:ind w:left="-180"/>
        <w:rPr>
          <w:b/>
          <w:lang w:val="en-GB"/>
        </w:rPr>
      </w:pPr>
    </w:p>
    <w:p w14:paraId="545F0110" w14:textId="77777777" w:rsidR="008E18CF" w:rsidRDefault="008E18CF" w:rsidP="00DA2DE6">
      <w:pPr>
        <w:ind w:left="-180"/>
        <w:rPr>
          <w:b/>
          <w:lang w:val="en-GB"/>
        </w:rPr>
      </w:pPr>
    </w:p>
    <w:p w14:paraId="0E4F4604" w14:textId="77777777" w:rsidR="00DA2DE6" w:rsidRDefault="00DA2DE6" w:rsidP="00DA2DE6">
      <w:pPr>
        <w:ind w:left="-180"/>
        <w:rPr>
          <w:b/>
          <w:lang w:val="en-GB"/>
        </w:rPr>
      </w:pPr>
    </w:p>
    <w:p w14:paraId="123DCB91" w14:textId="77777777" w:rsidR="00DA2DE6" w:rsidRDefault="00DA2DE6" w:rsidP="00DA2DE6">
      <w:pPr>
        <w:ind w:left="-180"/>
        <w:rPr>
          <w:b/>
          <w:lang w:val="en-GB"/>
        </w:rPr>
      </w:pPr>
    </w:p>
    <w:p w14:paraId="28B2D3C0" w14:textId="77777777" w:rsidR="00DA2DE6" w:rsidRDefault="00DA2DE6" w:rsidP="00DA2DE6">
      <w:pPr>
        <w:spacing w:line="480" w:lineRule="auto"/>
        <w:ind w:left="-187"/>
        <w:rPr>
          <w:rFonts w:ascii="Calibri" w:eastAsia="Times New Roman" w:hAnsi="Calibri" w:cs="Times New Roman"/>
          <w:bCs/>
          <w:color w:val="000000"/>
        </w:rPr>
      </w:pPr>
    </w:p>
    <w:p w14:paraId="0BDB1B24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6FACD9B1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55283C2F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0399ABAC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0A724242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0C4BCA66" w14:textId="7DB75F98" w:rsidR="008E18CF" w:rsidRDefault="008E18CF" w:rsidP="00E34C82">
      <w:pPr>
        <w:spacing w:line="480" w:lineRule="auto"/>
        <w:ind w:firstLine="994"/>
        <w:rPr>
          <w:rFonts w:ascii="Calibri" w:hAnsi="Calibri"/>
          <w:color w:val="000000"/>
          <w:sz w:val="20"/>
          <w:szCs w:val="20"/>
        </w:rPr>
      </w:pPr>
      <w:r w:rsidRPr="00EE0155">
        <w:rPr>
          <w:rFonts w:ascii="Calibri" w:hAnsi="Calibri"/>
          <w:color w:val="000000"/>
          <w:sz w:val="20"/>
          <w:szCs w:val="20"/>
        </w:rPr>
        <w:t>VL = viral load, SFU = spot forming units, PBMCs = peripheral blood mononuclear cells</w:t>
      </w:r>
      <w:r>
        <w:rPr>
          <w:rFonts w:ascii="Calibri" w:hAnsi="Calibri"/>
          <w:color w:val="000000"/>
          <w:sz w:val="20"/>
          <w:szCs w:val="20"/>
        </w:rPr>
        <w:t>.</w:t>
      </w:r>
    </w:p>
    <w:p w14:paraId="7EDB4FAA" w14:textId="67F08F13" w:rsidR="008E18CF" w:rsidRPr="008E18CF" w:rsidRDefault="008E18CF" w:rsidP="00E34C82">
      <w:pPr>
        <w:spacing w:line="480" w:lineRule="auto"/>
        <w:ind w:firstLine="994"/>
        <w:rPr>
          <w:rFonts w:ascii="Calibri" w:hAnsi="Calibri"/>
          <w:color w:val="000000"/>
          <w:sz w:val="20"/>
          <w:szCs w:val="20"/>
        </w:rPr>
      </w:pPr>
      <w:r>
        <w:rPr>
          <w:rFonts w:ascii="Calibri" w:hAnsi="Calibri"/>
          <w:color w:val="000000"/>
          <w:sz w:val="20"/>
          <w:szCs w:val="20"/>
        </w:rPr>
        <w:t>* Autologous s</w:t>
      </w:r>
      <w:r w:rsidR="00BD24D3">
        <w:rPr>
          <w:rFonts w:ascii="Calibri" w:hAnsi="Calibri"/>
          <w:color w:val="000000"/>
          <w:sz w:val="20"/>
          <w:szCs w:val="20"/>
        </w:rPr>
        <w:t>equence generated from bulk PCR, therefore reflecting dominant sequence</w:t>
      </w:r>
    </w:p>
    <w:p w14:paraId="1940FFE9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6DA64A2F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484B6126" w14:textId="77777777" w:rsidR="008E18CF" w:rsidRDefault="008E18CF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</w:p>
    <w:p w14:paraId="6F7222EC" w14:textId="77777777" w:rsidR="00DA2DE6" w:rsidRPr="00C568A2" w:rsidRDefault="00DA2DE6" w:rsidP="00DA2DE6">
      <w:pPr>
        <w:spacing w:line="480" w:lineRule="auto"/>
        <w:ind w:left="-187"/>
        <w:rPr>
          <w:rFonts w:ascii="Calibri" w:eastAsia="Times New Roman" w:hAnsi="Calibri" w:cs="Times New Roman"/>
          <w:b/>
          <w:bCs/>
          <w:color w:val="000000"/>
        </w:rPr>
      </w:pPr>
      <w:r>
        <w:rPr>
          <w:rFonts w:ascii="Calibri" w:eastAsia="Times New Roman" w:hAnsi="Calibri" w:cs="Times New Roman"/>
          <w:b/>
          <w:bCs/>
          <w:color w:val="000000"/>
        </w:rPr>
        <w:t>References</w:t>
      </w:r>
    </w:p>
    <w:p w14:paraId="3F063ECA" w14:textId="3F582B77" w:rsidR="00764032" w:rsidRPr="00764032" w:rsidRDefault="00DA2DE6" w:rsidP="00764032">
      <w:pPr>
        <w:pStyle w:val="EndNoteBibliography"/>
        <w:rPr>
          <w:noProof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764032" w:rsidRPr="00764032">
        <w:rPr>
          <w:noProof/>
        </w:rPr>
        <w:t xml:space="preserve">1. </w:t>
      </w:r>
      <w:hyperlink r:id="rId5" w:history="1">
        <w:r w:rsidR="00764032" w:rsidRPr="00764032">
          <w:rPr>
            <w:rStyle w:val="Hyperlink"/>
            <w:rFonts w:asciiTheme="minorHAnsi" w:hAnsiTheme="minorHAnsi"/>
            <w:noProof/>
          </w:rPr>
          <w:t>http://www.macrogen.com/</w:t>
        </w:r>
      </w:hyperlink>
      <w:r w:rsidR="00764032" w:rsidRPr="00764032">
        <w:rPr>
          <w:noProof/>
        </w:rPr>
        <w:t>. In.</w:t>
      </w:r>
    </w:p>
    <w:p w14:paraId="3B81BC4F" w14:textId="77777777" w:rsidR="00764032" w:rsidRPr="00764032" w:rsidRDefault="00764032" w:rsidP="00764032">
      <w:pPr>
        <w:pStyle w:val="EndNoteBibliography"/>
        <w:rPr>
          <w:noProof/>
        </w:rPr>
      </w:pPr>
      <w:r w:rsidRPr="00764032">
        <w:rPr>
          <w:noProof/>
        </w:rPr>
        <w:t xml:space="preserve">2. Delport W, Scheffler K, Botha G, Gravenor MB, Muse SV, Kosakovsky Pond SL. </w:t>
      </w:r>
      <w:r w:rsidRPr="00764032">
        <w:rPr>
          <w:b/>
          <w:noProof/>
        </w:rPr>
        <w:t>CodonTest: modeling amino acid substitution preferences in coding sequences</w:t>
      </w:r>
      <w:r w:rsidRPr="00764032">
        <w:rPr>
          <w:noProof/>
        </w:rPr>
        <w:t xml:space="preserve">. </w:t>
      </w:r>
      <w:r w:rsidRPr="00764032">
        <w:rPr>
          <w:i/>
          <w:noProof/>
        </w:rPr>
        <w:t xml:space="preserve">PLoS Comput Biol </w:t>
      </w:r>
      <w:r w:rsidRPr="00764032">
        <w:rPr>
          <w:noProof/>
        </w:rPr>
        <w:t>2010; 6(8).</w:t>
      </w:r>
    </w:p>
    <w:p w14:paraId="5D8401DF" w14:textId="77777777" w:rsidR="00764032" w:rsidRPr="00764032" w:rsidRDefault="00764032" w:rsidP="00764032">
      <w:pPr>
        <w:pStyle w:val="EndNoteBibliography"/>
        <w:rPr>
          <w:noProof/>
        </w:rPr>
      </w:pPr>
      <w:r w:rsidRPr="00764032">
        <w:rPr>
          <w:noProof/>
        </w:rPr>
        <w:t xml:space="preserve">3. Kosakovsky Pond SL, Posada D, Gravenor MB, Woelk CH, Frost SD. </w:t>
      </w:r>
      <w:r w:rsidRPr="00764032">
        <w:rPr>
          <w:b/>
          <w:noProof/>
        </w:rPr>
        <w:t>Automated phylogenetic detection of recombination using a genetic algorithm</w:t>
      </w:r>
      <w:r w:rsidRPr="00764032">
        <w:rPr>
          <w:noProof/>
        </w:rPr>
        <w:t xml:space="preserve">. </w:t>
      </w:r>
      <w:r w:rsidRPr="00764032">
        <w:rPr>
          <w:i/>
          <w:noProof/>
        </w:rPr>
        <w:t xml:space="preserve">Mol Biol Evol </w:t>
      </w:r>
      <w:r w:rsidRPr="00764032">
        <w:rPr>
          <w:noProof/>
        </w:rPr>
        <w:t>2006; 23(10):1891-1901.</w:t>
      </w:r>
    </w:p>
    <w:p w14:paraId="6153A226" w14:textId="77777777" w:rsidR="00764032" w:rsidRPr="00764032" w:rsidRDefault="00764032" w:rsidP="00764032">
      <w:pPr>
        <w:pStyle w:val="EndNoteBibliography"/>
        <w:rPr>
          <w:noProof/>
        </w:rPr>
      </w:pPr>
      <w:r w:rsidRPr="00764032">
        <w:rPr>
          <w:noProof/>
        </w:rPr>
        <w:t xml:space="preserve">4. Addo MM, Yu XG, Rathod A, Cohen D, Eldridge RL, Strick D, et al. </w:t>
      </w:r>
      <w:r w:rsidRPr="00764032">
        <w:rPr>
          <w:b/>
          <w:noProof/>
        </w:rPr>
        <w:t>Comprehensive epitope analysis of human immunodeficiency virus type 1 (HIV-1)-specific T-cell responses directed against the entire expressed HIV-1 genome demonstrate broadly directed responses, but no correlation to viral load</w:t>
      </w:r>
      <w:r w:rsidRPr="00764032">
        <w:rPr>
          <w:noProof/>
        </w:rPr>
        <w:t xml:space="preserve">. </w:t>
      </w:r>
      <w:r w:rsidRPr="00764032">
        <w:rPr>
          <w:i/>
          <w:noProof/>
        </w:rPr>
        <w:t xml:space="preserve">J Virol </w:t>
      </w:r>
      <w:r w:rsidRPr="00764032">
        <w:rPr>
          <w:noProof/>
        </w:rPr>
        <w:t>2003; 77(3):2081-2092.</w:t>
      </w:r>
    </w:p>
    <w:p w14:paraId="60CC5AEE" w14:textId="77777777" w:rsidR="00764032" w:rsidRPr="00764032" w:rsidRDefault="00764032" w:rsidP="00764032">
      <w:pPr>
        <w:pStyle w:val="EndNoteBibliography"/>
        <w:rPr>
          <w:noProof/>
        </w:rPr>
      </w:pPr>
      <w:r w:rsidRPr="00764032">
        <w:rPr>
          <w:noProof/>
        </w:rPr>
        <w:t xml:space="preserve">5. Brumme ZL, John M, Carlson JM, Brumme CJ, Chan D, Brockman MA, et al. </w:t>
      </w:r>
      <w:r w:rsidRPr="00764032">
        <w:rPr>
          <w:b/>
          <w:noProof/>
        </w:rPr>
        <w:t>HLA-associated immune escape pathways in HIV-1 subtype B Gag, Pol and Nef proteins</w:t>
      </w:r>
      <w:r w:rsidRPr="00764032">
        <w:rPr>
          <w:noProof/>
        </w:rPr>
        <w:t xml:space="preserve">. </w:t>
      </w:r>
      <w:r w:rsidRPr="00764032">
        <w:rPr>
          <w:i/>
          <w:noProof/>
        </w:rPr>
        <w:t xml:space="preserve">PLoS One </w:t>
      </w:r>
      <w:r w:rsidRPr="00764032">
        <w:rPr>
          <w:noProof/>
        </w:rPr>
        <w:t>2009; 4(8):e6687.</w:t>
      </w:r>
    </w:p>
    <w:p w14:paraId="39EF0BCA" w14:textId="77777777" w:rsidR="00764032" w:rsidRPr="00764032" w:rsidRDefault="00764032" w:rsidP="00764032">
      <w:pPr>
        <w:pStyle w:val="EndNoteBibliography"/>
        <w:rPr>
          <w:noProof/>
        </w:rPr>
      </w:pPr>
      <w:r w:rsidRPr="00764032">
        <w:rPr>
          <w:noProof/>
        </w:rPr>
        <w:t xml:space="preserve">6. Yindom LM, Leligdowicz A, Martin MP, Gao X, Qi Y, Zaman SM, et al. </w:t>
      </w:r>
      <w:r w:rsidRPr="00764032">
        <w:rPr>
          <w:b/>
          <w:noProof/>
        </w:rPr>
        <w:t>Influence of HLA class I and HLA-KIR compound genotypes on HIV-2 infection and markers of disease progression in a Manjako community in West Africa</w:t>
      </w:r>
      <w:r w:rsidRPr="00764032">
        <w:rPr>
          <w:noProof/>
        </w:rPr>
        <w:t xml:space="preserve">. </w:t>
      </w:r>
      <w:r w:rsidRPr="00764032">
        <w:rPr>
          <w:i/>
          <w:noProof/>
        </w:rPr>
        <w:t xml:space="preserve">J Virol </w:t>
      </w:r>
      <w:r w:rsidRPr="00764032">
        <w:rPr>
          <w:noProof/>
        </w:rPr>
        <w:t>2010; 84(16):8202-8208.</w:t>
      </w:r>
    </w:p>
    <w:p w14:paraId="7FFA88D8" w14:textId="77777777" w:rsidR="00764032" w:rsidRPr="00764032" w:rsidRDefault="00764032" w:rsidP="00764032">
      <w:pPr>
        <w:pStyle w:val="EndNoteBibliography"/>
        <w:rPr>
          <w:noProof/>
        </w:rPr>
      </w:pPr>
      <w:r w:rsidRPr="00764032">
        <w:rPr>
          <w:noProof/>
        </w:rPr>
        <w:t xml:space="preserve">7. Leligdowicz A, Yindom LM, Onyango C, Sarge-Njie R, Alabi A, Cotten M, et al. </w:t>
      </w:r>
      <w:r w:rsidRPr="00764032">
        <w:rPr>
          <w:b/>
          <w:noProof/>
        </w:rPr>
        <w:t>Robust Gag-specific T cell responses characterize viremia control in HIV-2 infection</w:t>
      </w:r>
      <w:r w:rsidRPr="00764032">
        <w:rPr>
          <w:noProof/>
        </w:rPr>
        <w:t xml:space="preserve">. </w:t>
      </w:r>
      <w:r w:rsidRPr="00764032">
        <w:rPr>
          <w:i/>
          <w:noProof/>
        </w:rPr>
        <w:t xml:space="preserve">J Clin Invest </w:t>
      </w:r>
      <w:r w:rsidRPr="00764032">
        <w:rPr>
          <w:noProof/>
        </w:rPr>
        <w:t>2007; 117(10):3067-3074.</w:t>
      </w:r>
    </w:p>
    <w:p w14:paraId="1EF7B170" w14:textId="0D2282A4" w:rsidR="00127C50" w:rsidRPr="00764032" w:rsidRDefault="00DA2DE6" w:rsidP="00764032">
      <w:pPr>
        <w:spacing w:line="480" w:lineRule="auto"/>
        <w:ind w:left="-187"/>
        <w:rPr>
          <w:lang w:val="en-GB"/>
        </w:rPr>
        <w:sectPr w:rsidR="00127C50" w:rsidRPr="00764032" w:rsidSect="008E18CF">
          <w:pgSz w:w="16834" w:h="11894" w:orient="landscape"/>
          <w:pgMar w:top="677" w:right="1181" w:bottom="1440" w:left="778" w:header="720" w:footer="720" w:gutter="0"/>
          <w:cols w:space="720"/>
          <w:docGrid w:linePitch="360"/>
        </w:sectPr>
      </w:pPr>
      <w:r>
        <w:rPr>
          <w:lang w:val="en-GB"/>
        </w:rPr>
        <w:fldChar w:fldCharType="end"/>
      </w:r>
    </w:p>
    <w:p w14:paraId="0E3A178E" w14:textId="4481A30F" w:rsidR="002A3ACE" w:rsidRPr="007A71D5" w:rsidRDefault="002A3ACE" w:rsidP="00DA2DE6">
      <w:pPr>
        <w:spacing w:line="480" w:lineRule="auto"/>
        <w:ind w:left="-720"/>
        <w:rPr>
          <w:lang w:val="en-GB"/>
        </w:rPr>
      </w:pPr>
    </w:p>
    <w:sectPr w:rsidR="002A3ACE" w:rsidRPr="007A71D5" w:rsidSect="008E18CF">
      <w:pgSz w:w="16834" w:h="11894" w:orient="landscape"/>
      <w:pgMar w:top="677" w:right="1181" w:bottom="1440" w:left="77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(Body)"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03F773E"/>
    <w:multiLevelType w:val="hybridMultilevel"/>
    <w:tmpl w:val="5354413A"/>
    <w:lvl w:ilvl="0" w:tplc="1DAC9B0A">
      <w:numFmt w:val="bullet"/>
      <w:lvlText w:val=""/>
      <w:lvlJc w:val="left"/>
      <w:pPr>
        <w:ind w:left="1353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07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3" w:hanging="360"/>
      </w:pPr>
      <w:rPr>
        <w:rFonts w:ascii="Wingdings" w:hAnsi="Wingdings" w:hint="default"/>
      </w:rPr>
    </w:lvl>
  </w:abstractNum>
  <w:abstractNum w:abstractNumId="1">
    <w:nsid w:val="5AB46399"/>
    <w:multiLevelType w:val="hybridMultilevel"/>
    <w:tmpl w:val="F8FEC706"/>
    <w:lvl w:ilvl="0" w:tplc="0108CD34">
      <w:numFmt w:val="bullet"/>
      <w:lvlText w:val=""/>
      <w:lvlJc w:val="left"/>
      <w:pPr>
        <w:ind w:left="1350" w:hanging="360"/>
      </w:pPr>
      <w:rPr>
        <w:rFonts w:ascii="Symbol" w:eastAsiaTheme="minorHAnsi" w:hAnsi="Symbol" w:cstheme="minorBidi" w:hint="default"/>
        <w:b w:val="0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20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0" w:hanging="360"/>
      </w:pPr>
      <w:rPr>
        <w:rFonts w:ascii="Wingdings" w:hAnsi="Wingdings" w:hint="default"/>
      </w:rPr>
    </w:lvl>
  </w:abstractNum>
  <w:abstractNum w:abstractNumId="2">
    <w:nsid w:val="6AA20C98"/>
    <w:multiLevelType w:val="hybridMultilevel"/>
    <w:tmpl w:val="F6302C2E"/>
    <w:lvl w:ilvl="0" w:tplc="9448FDD8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ID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9rxvwdkd2xdkevsvjxdrxhtravxsp00zvr&quot;&gt;HIV references&lt;record-ids&gt;&lt;item&gt;64&lt;/item&gt;&lt;item&gt;90&lt;/item&gt;&lt;item&gt;1823&lt;/item&gt;&lt;item&gt;1877&lt;/item&gt;&lt;item&gt;1950&lt;/item&gt;&lt;item&gt;1951&lt;/item&gt;&lt;item&gt;2329&lt;/item&gt;&lt;/record-ids&gt;&lt;/item&gt;&lt;/Libraries&gt;"/>
  </w:docVars>
  <w:rsids>
    <w:rsidRoot w:val="00443A38"/>
    <w:rsid w:val="00021726"/>
    <w:rsid w:val="000319D6"/>
    <w:rsid w:val="000451F6"/>
    <w:rsid w:val="00080066"/>
    <w:rsid w:val="0008322B"/>
    <w:rsid w:val="000939BB"/>
    <w:rsid w:val="000C3286"/>
    <w:rsid w:val="000D1FA8"/>
    <w:rsid w:val="0011193C"/>
    <w:rsid w:val="00127C50"/>
    <w:rsid w:val="001B0B30"/>
    <w:rsid w:val="001D334F"/>
    <w:rsid w:val="001E0423"/>
    <w:rsid w:val="002472B1"/>
    <w:rsid w:val="002524A4"/>
    <w:rsid w:val="00260B5A"/>
    <w:rsid w:val="00263F63"/>
    <w:rsid w:val="00270DCD"/>
    <w:rsid w:val="002902FF"/>
    <w:rsid w:val="002A1D8D"/>
    <w:rsid w:val="002A3ACE"/>
    <w:rsid w:val="002C4B42"/>
    <w:rsid w:val="002C50D5"/>
    <w:rsid w:val="00305988"/>
    <w:rsid w:val="00305D0C"/>
    <w:rsid w:val="003326CE"/>
    <w:rsid w:val="003503CC"/>
    <w:rsid w:val="00353914"/>
    <w:rsid w:val="0036721C"/>
    <w:rsid w:val="00377F58"/>
    <w:rsid w:val="00394424"/>
    <w:rsid w:val="00394917"/>
    <w:rsid w:val="003B5B1B"/>
    <w:rsid w:val="003F589E"/>
    <w:rsid w:val="00426096"/>
    <w:rsid w:val="00443A38"/>
    <w:rsid w:val="00447ACC"/>
    <w:rsid w:val="00483C60"/>
    <w:rsid w:val="00487A27"/>
    <w:rsid w:val="004D42B9"/>
    <w:rsid w:val="004E5336"/>
    <w:rsid w:val="00542FD3"/>
    <w:rsid w:val="0054368E"/>
    <w:rsid w:val="005766A0"/>
    <w:rsid w:val="0058760C"/>
    <w:rsid w:val="005A15C2"/>
    <w:rsid w:val="005B362A"/>
    <w:rsid w:val="005C3406"/>
    <w:rsid w:val="005E0B9E"/>
    <w:rsid w:val="0062509E"/>
    <w:rsid w:val="0066026F"/>
    <w:rsid w:val="006A0F84"/>
    <w:rsid w:val="006A6899"/>
    <w:rsid w:val="006D2012"/>
    <w:rsid w:val="006D7299"/>
    <w:rsid w:val="00756348"/>
    <w:rsid w:val="00764032"/>
    <w:rsid w:val="007740A5"/>
    <w:rsid w:val="00784E25"/>
    <w:rsid w:val="0078549D"/>
    <w:rsid w:val="007860F7"/>
    <w:rsid w:val="007A268C"/>
    <w:rsid w:val="007A5656"/>
    <w:rsid w:val="007A71D5"/>
    <w:rsid w:val="007C4E98"/>
    <w:rsid w:val="007E38EE"/>
    <w:rsid w:val="00803CE0"/>
    <w:rsid w:val="0085120E"/>
    <w:rsid w:val="00861D3F"/>
    <w:rsid w:val="00864944"/>
    <w:rsid w:val="00874F16"/>
    <w:rsid w:val="008C0DB0"/>
    <w:rsid w:val="008E0CE6"/>
    <w:rsid w:val="008E18CF"/>
    <w:rsid w:val="00906073"/>
    <w:rsid w:val="0094405F"/>
    <w:rsid w:val="00955920"/>
    <w:rsid w:val="00984367"/>
    <w:rsid w:val="00A10781"/>
    <w:rsid w:val="00A15184"/>
    <w:rsid w:val="00A41562"/>
    <w:rsid w:val="00A577D1"/>
    <w:rsid w:val="00A73928"/>
    <w:rsid w:val="00AB1B73"/>
    <w:rsid w:val="00AC4DC6"/>
    <w:rsid w:val="00AD755E"/>
    <w:rsid w:val="00AF5482"/>
    <w:rsid w:val="00AF7041"/>
    <w:rsid w:val="00B40221"/>
    <w:rsid w:val="00B8482A"/>
    <w:rsid w:val="00B859A1"/>
    <w:rsid w:val="00BA5ABD"/>
    <w:rsid w:val="00BB7F5B"/>
    <w:rsid w:val="00BD24D3"/>
    <w:rsid w:val="00BD2C4A"/>
    <w:rsid w:val="00C03EEC"/>
    <w:rsid w:val="00C1328E"/>
    <w:rsid w:val="00C330D7"/>
    <w:rsid w:val="00C568A2"/>
    <w:rsid w:val="00C737D8"/>
    <w:rsid w:val="00C80CF1"/>
    <w:rsid w:val="00C86639"/>
    <w:rsid w:val="00C86D18"/>
    <w:rsid w:val="00CB3D09"/>
    <w:rsid w:val="00CE1C44"/>
    <w:rsid w:val="00D04A98"/>
    <w:rsid w:val="00D24CA2"/>
    <w:rsid w:val="00D60AEB"/>
    <w:rsid w:val="00DA2DE6"/>
    <w:rsid w:val="00DA470B"/>
    <w:rsid w:val="00DD22AF"/>
    <w:rsid w:val="00DD2749"/>
    <w:rsid w:val="00DE314C"/>
    <w:rsid w:val="00E04CF2"/>
    <w:rsid w:val="00E1174E"/>
    <w:rsid w:val="00E2239A"/>
    <w:rsid w:val="00E32E38"/>
    <w:rsid w:val="00E34C82"/>
    <w:rsid w:val="00E80A24"/>
    <w:rsid w:val="00EA019B"/>
    <w:rsid w:val="00EA32A9"/>
    <w:rsid w:val="00EA386B"/>
    <w:rsid w:val="00EC1082"/>
    <w:rsid w:val="00EF5132"/>
    <w:rsid w:val="00F02F16"/>
    <w:rsid w:val="00F15435"/>
    <w:rsid w:val="00F31A78"/>
    <w:rsid w:val="00F34E4C"/>
    <w:rsid w:val="00F75266"/>
    <w:rsid w:val="00F85864"/>
    <w:rsid w:val="00FA5053"/>
    <w:rsid w:val="00FC45C2"/>
    <w:rsid w:val="00FD7501"/>
    <w:rsid w:val="00FD7CFE"/>
    <w:rsid w:val="00FF4A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E82EF4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1D8D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568A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568A2"/>
    <w:rPr>
      <w:rFonts w:ascii="Calibri" w:hAnsi="Calibri"/>
    </w:rPr>
  </w:style>
  <w:style w:type="table" w:styleId="TableGrid">
    <w:name w:val="Table Grid"/>
    <w:basedOn w:val="TableNormal"/>
    <w:uiPriority w:val="59"/>
    <w:rsid w:val="00127C5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64032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026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026F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1519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76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0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macrogen.com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1900</Words>
  <Characters>10833</Characters>
  <Application>Microsoft Macintosh Word</Application>
  <DocSecurity>0</DocSecurity>
  <Lines>90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        HIV-1 capsid amplification: Viral RNA was extracted from 200μl of plasma using t</vt:lpstr>
      <vt:lpstr>        </vt:lpstr>
      <vt:lpstr>        HIV-1 and HIV-2 sequencing: All HIV-1 and HIV-2 capsids were sequenced by Macrog</vt:lpstr>
      <vt:lpstr>        </vt:lpstr>
      <vt:lpstr>        Tests for codon selection:</vt:lpstr>
      <vt:lpstr>        Estimations were carried out using codon models of evolution selected by a genet</vt:lpstr>
      <vt:lpstr>        </vt:lpstr>
      <vt:lpstr>        IFN-( ELISpot</vt:lpstr>
    </vt:vector>
  </TitlesOfParts>
  <LinksUpToDate>false</LinksUpToDate>
  <CharactersWithSpaces>127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ushan de Silva</dc:creator>
  <cp:keywords/>
  <dc:description/>
  <cp:lastModifiedBy>Thushan de Silva</cp:lastModifiedBy>
  <cp:revision>6</cp:revision>
  <dcterms:created xsi:type="dcterms:W3CDTF">2017-11-30T22:47:00Z</dcterms:created>
  <dcterms:modified xsi:type="dcterms:W3CDTF">2017-12-05T20:27:00Z</dcterms:modified>
</cp:coreProperties>
</file>